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 xml:space="preserve">rnök informatikus </w:t>
            </w:r>
            <w:proofErr w:type="spellStart"/>
            <w:r w:rsidR="003B2587">
              <w:rPr>
                <w:color w:val="000000" w:themeColor="text1"/>
                <w:sz w:val="28"/>
              </w:rPr>
              <w:t>BSc</w:t>
            </w:r>
            <w:proofErr w:type="spellEnd"/>
            <w:r w:rsidR="003B2587">
              <w:rPr>
                <w:color w:val="000000" w:themeColor="text1"/>
                <w:sz w:val="28"/>
              </w:rPr>
              <w:t>.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proofErr w:type="spellStart"/>
            <w:r w:rsidRPr="00E05D93">
              <w:rPr>
                <w:b/>
                <w:color w:val="000000" w:themeColor="text1"/>
                <w:sz w:val="28"/>
              </w:rPr>
              <w:t>Simándi</w:t>
            </w:r>
            <w:proofErr w:type="spellEnd"/>
            <w:r w:rsidRPr="00E05D93">
              <w:rPr>
                <w:b/>
                <w:color w:val="000000" w:themeColor="text1"/>
                <w:sz w:val="28"/>
              </w:rPr>
              <w:t xml:space="preserve">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w:t>
            </w:r>
            <w:proofErr w:type="spellStart"/>
            <w:r w:rsidRPr="00E05D93">
              <w:rPr>
                <w:color w:val="000000" w:themeColor="text1"/>
                <w:sz w:val="28"/>
              </w:rPr>
              <w:t>BSc</w:t>
            </w:r>
            <w:proofErr w:type="spellEnd"/>
            <w:r w:rsidRPr="00E05D93">
              <w:rPr>
                <w:color w:val="000000" w:themeColor="text1"/>
                <w:sz w:val="28"/>
              </w:rPr>
              <w:t xml:space="preserve">.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Sergyán</w:t>
            </w:r>
            <w:proofErr w:type="spellEnd"/>
            <w:r w:rsidRPr="00E05D93">
              <w:rPr>
                <w:b/>
                <w:color w:val="000000" w:themeColor="text1"/>
                <w:sz w:val="28"/>
              </w:rPr>
              <w:t xml:space="preserve">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 xml:space="preserve">Dr. </w:t>
            </w:r>
            <w:proofErr w:type="spellStart"/>
            <w:r w:rsidRPr="00E05D93">
              <w:rPr>
                <w:b/>
                <w:color w:val="000000" w:themeColor="text1"/>
                <w:sz w:val="28"/>
              </w:rPr>
              <w:t>Vámossy</w:t>
            </w:r>
            <w:proofErr w:type="spellEnd"/>
            <w:r w:rsidRPr="00E05D93">
              <w:rPr>
                <w:b/>
                <w:color w:val="000000" w:themeColor="text1"/>
                <w:sz w:val="28"/>
              </w:rPr>
              <w:t xml:space="preserve">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CF1299">
          <w:pPr>
            <w:pStyle w:val="TJ1"/>
            <w:rPr>
              <w:rFonts w:asciiTheme="minorHAnsi" w:eastAsiaTheme="minorEastAsia" w:hAnsiTheme="minorHAnsi" w:cstheme="minorBidi"/>
              <w:noProof/>
              <w:sz w:val="22"/>
              <w:szCs w:val="22"/>
            </w:rPr>
          </w:pPr>
          <w:r w:rsidRPr="00CF1299">
            <w:fldChar w:fldCharType="begin"/>
          </w:r>
          <w:r w:rsidR="00AF24CC">
            <w:instrText xml:space="preserve"> TOC \o "1-3" \h \z \u </w:instrText>
          </w:r>
          <w:r w:rsidRPr="00CF1299">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CF1299">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CF1299">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CF1299">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CF1299">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proofErr w:type="spellStart"/>
      <w:r w:rsidRPr="00E05D93">
        <w:t>webkamerák</w:t>
      </w:r>
      <w:proofErr w:type="spellEnd"/>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w:t>
      </w:r>
      <w:proofErr w:type="spellStart"/>
      <w:r w:rsidR="00696A73">
        <w:t>búrával</w:t>
      </w:r>
      <w:proofErr w:type="spellEnd"/>
      <w:r w:rsidR="00696A73">
        <w:t xml:space="preserve">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w:t>
      </w:r>
      <w:proofErr w:type="spellStart"/>
      <w:r>
        <w:rPr>
          <w:rStyle w:val="null"/>
        </w:rPr>
        <w:t>packing</w:t>
      </w:r>
      <w:proofErr w:type="spellEnd"/>
      <w:r>
        <w:rPr>
          <w:rStyle w:val="null"/>
        </w:rPr>
        <w:t xml:space="preserve"> </w:t>
      </w:r>
      <w:proofErr w:type="spellStart"/>
      <w:r>
        <w:rPr>
          <w:rStyle w:val="null"/>
        </w:rPr>
        <w:t>effect</w:t>
      </w:r>
      <w:proofErr w:type="spellEnd"/>
      <w:r>
        <w:rPr>
          <w:rStyle w:val="null"/>
        </w:rPr>
        <w: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w:t>
      </w:r>
      <w:proofErr w:type="spellStart"/>
      <w:r w:rsidR="00DF57A8">
        <w:t>router</w:t>
      </w:r>
      <w:proofErr w:type="spellEnd"/>
      <w:r w:rsidR="00DF57A8">
        <w:t xml:space="preserve">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A5240" w:rsidRPr="00131399" w:rsidRDefault="00CF1299"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 xml:space="preserve">Ezt az értéket úgynevezett </w:t>
      </w:r>
      <w:proofErr w:type="spellStart"/>
      <w:r w:rsidR="006801EF">
        <w:t>oktában</w:t>
      </w:r>
      <w:proofErr w:type="spellEnd"/>
      <w:r w:rsidR="006801EF">
        <w:t xml:space="preserve">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w:t>
      </w:r>
      <w:proofErr w:type="spellStart"/>
      <w:r w:rsidR="00EC376B" w:rsidRPr="00E05D93">
        <w:t>oktában</w:t>
      </w:r>
      <w:proofErr w:type="spellEnd"/>
      <w:r w:rsidR="00EC376B" w:rsidRPr="00E05D93">
        <w:t xml:space="preserve">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tábláza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CF1299">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CF1299">
        <w:fldChar w:fldCharType="separate"/>
      </w:r>
      <w:r w:rsidR="003B7ECE" w:rsidRPr="003B7ECE">
        <w:rPr>
          <w:noProof/>
        </w:rPr>
        <w:t>[2]</w:t>
      </w:r>
      <w:r w:rsidR="00CF1299">
        <w:fldChar w:fldCharType="end"/>
      </w:r>
      <w:r w:rsidR="004C548A">
        <w:t xml:space="preserve"> leírtak alapján</w:t>
      </w:r>
      <w:r w:rsidR="00EC5A00">
        <w:t xml:space="preserve"> az OMSZ specifikációjából</w:t>
      </w:r>
      <w:r w:rsidR="002173CE">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r w:rsidR="004C548A">
        <w:t xml:space="preserve"> gyűjtöttük össze.</w:t>
      </w:r>
    </w:p>
    <w:p w:rsidR="004C548A" w:rsidRPr="00CF1FA8" w:rsidRDefault="004C548A" w:rsidP="004C548A">
      <w:pPr>
        <w:spacing w:before="120"/>
        <w:ind w:firstLine="426"/>
      </w:pPr>
      <w:r w:rsidRPr="00CF1FA8">
        <w:t xml:space="preserve">Magasan lévő felhők a </w:t>
      </w:r>
      <w:proofErr w:type="spellStart"/>
      <w:r w:rsidRPr="00CF1FA8">
        <w:t>Cirrus</w:t>
      </w:r>
      <w:proofErr w:type="spellEnd"/>
      <w:r w:rsidRPr="00CF1FA8">
        <w:t xml:space="preserve">, </w:t>
      </w:r>
      <w:proofErr w:type="spellStart"/>
      <w:r w:rsidRPr="00CF1FA8">
        <w:t>Cirrocumulus</w:t>
      </w:r>
      <w:proofErr w:type="spellEnd"/>
      <w:r w:rsidRPr="00CF1FA8">
        <w:t xml:space="preserve"> és a </w:t>
      </w:r>
      <w:proofErr w:type="spellStart"/>
      <w:r w:rsidRPr="00CF1FA8">
        <w:t>Cirrostratus</w:t>
      </w:r>
      <w:proofErr w:type="spellEnd"/>
      <w:r w:rsidRPr="00CF1FA8">
        <w:t>.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w:t>
      </w:r>
      <w:proofErr w:type="spellStart"/>
      <w:r w:rsidRPr="00CF1FA8">
        <w:t>Cirrus</w:t>
      </w:r>
      <w:proofErr w:type="spellEnd"/>
      <w:r w:rsidRPr="00CF1FA8">
        <w:t xml:space="preserve">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 xml:space="preserve">csíkja is </w:t>
      </w:r>
      <w:proofErr w:type="spellStart"/>
      <w:r w:rsidRPr="00CF1FA8">
        <w:t>Cirrus-szá</w:t>
      </w:r>
      <w:proofErr w:type="spellEnd"/>
      <w:r w:rsidRPr="00CF1FA8">
        <w:t xml:space="preserve">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w:t>
      </w:r>
      <w:proofErr w:type="spellStart"/>
      <w:r w:rsidRPr="00CF1FA8">
        <w:t>Cirrocumulust</w:t>
      </w:r>
      <w:proofErr w:type="spellEnd"/>
      <w:r w:rsidRPr="00CF1FA8">
        <w:t xml:space="preserve"> a köznyelv "bárányfelhő"</w:t>
      </w:r>
      <w:proofErr w:type="spellStart"/>
      <w:r w:rsidRPr="00CF1FA8">
        <w:t>-nek</w:t>
      </w:r>
      <w:proofErr w:type="spellEnd"/>
      <w:r w:rsidRPr="00CF1FA8">
        <w:t xml:space="preserve">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 xml:space="preserve">A </w:t>
      </w:r>
      <w:proofErr w:type="spellStart"/>
      <w:r w:rsidRPr="00CF1FA8">
        <w:t>Cirrostratus</w:t>
      </w:r>
      <w:proofErr w:type="spellEnd"/>
      <w:r w:rsidRPr="00CF1FA8">
        <w:t xml:space="preserve"> egy magasan elhelyezkedő egybefüggő fátyolfelhő. Képes az egész eget beborítani. Különleges ismertetőjele, hogy nagyon hasonlít az </w:t>
      </w:r>
      <w:proofErr w:type="spellStart"/>
      <w:r w:rsidRPr="00CF1FA8">
        <w:t>Altostratusra</w:t>
      </w:r>
      <w:proofErr w:type="spellEnd"/>
      <w:r w:rsidRPr="00CF1FA8">
        <w:t xml:space="preserve">, de átlátszik rajta a Nap, és körülötte </w:t>
      </w:r>
      <w:proofErr w:type="spellStart"/>
      <w:r w:rsidRPr="00CF1FA8">
        <w:t>Halo</w:t>
      </w:r>
      <w:proofErr w:type="spellEnd"/>
      <w:r w:rsidRPr="00CF1FA8">
        <w:t xml:space="preserve">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0">
              <w:proofErr w:type="spellStart"/>
              <w:r w:rsidR="003B7ECE" w:rsidRPr="00E05D93">
                <w:rPr>
                  <w:sz w:val="18"/>
                  <w:szCs w:val="18"/>
                </w:rPr>
                <w:t>Cirr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1">
              <w:proofErr w:type="spellStart"/>
              <w:r w:rsidR="003B7ECE" w:rsidRPr="00E05D93">
                <w:rPr>
                  <w:sz w:val="18"/>
                  <w:szCs w:val="18"/>
                </w:rPr>
                <w:t>Cirr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2">
              <w:proofErr w:type="spellStart"/>
              <w:r w:rsidR="003B7ECE" w:rsidRPr="00E05D93">
                <w:rPr>
                  <w:sz w:val="18"/>
                  <w:szCs w:val="18"/>
                </w:rPr>
                <w:t>Cirr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3">
              <w:proofErr w:type="spellStart"/>
              <w:r w:rsidR="003B7ECE" w:rsidRPr="00E05D93">
                <w:rPr>
                  <w:sz w:val="18"/>
                  <w:szCs w:val="18"/>
                </w:rPr>
                <w:t>Al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4">
              <w:proofErr w:type="spellStart"/>
              <w:r w:rsidR="003B7ECE" w:rsidRPr="00E05D93">
                <w:rPr>
                  <w:sz w:val="18"/>
                  <w:szCs w:val="18"/>
                </w:rPr>
                <w:t>Alt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5">
              <w:proofErr w:type="spellStart"/>
              <w:r w:rsidR="003B7ECE" w:rsidRPr="00E05D93">
                <w:rPr>
                  <w:sz w:val="18"/>
                  <w:szCs w:val="18"/>
                </w:rPr>
                <w:t>Stratocumul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8">
              <w:proofErr w:type="spellStart"/>
              <w:r w:rsidR="003B7ECE" w:rsidRPr="00E05D93">
                <w:rPr>
                  <w:sz w:val="18"/>
                  <w:szCs w:val="18"/>
                </w:rPr>
                <w:t>Nimbostrat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CF1299" w:rsidP="00A42D2C">
            <w:pPr>
              <w:spacing w:before="120"/>
              <w:ind w:firstLine="202"/>
              <w:rPr>
                <w:sz w:val="18"/>
                <w:szCs w:val="18"/>
              </w:rPr>
            </w:pPr>
            <w:hyperlink r:id="rId19">
              <w:proofErr w:type="spellStart"/>
              <w:r w:rsidR="003B7ECE" w:rsidRPr="00E05D93">
                <w:rPr>
                  <w:sz w:val="18"/>
                  <w:szCs w:val="18"/>
                </w:rPr>
                <w:t>Cumulonimbus</w:t>
              </w:r>
              <w:proofErr w:type="spellEnd"/>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CF1299"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w:t>
      </w:r>
      <w:r w:rsidR="00495F1C">
        <w:t>–</w:t>
      </w:r>
      <w:r w:rsidRPr="00CF1FA8">
        <w:t xml:space="preserve">6000m között találhatók. Típusai az </w:t>
      </w:r>
      <w:proofErr w:type="spellStart"/>
      <w:r w:rsidRPr="00CF1FA8">
        <w:t>Altocumulus</w:t>
      </w:r>
      <w:proofErr w:type="spellEnd"/>
      <w:r w:rsidRPr="00CF1FA8">
        <w:t xml:space="preserve">, </w:t>
      </w:r>
      <w:proofErr w:type="spellStart"/>
      <w:r w:rsidRPr="00CF1FA8">
        <w:t>Altostratus</w:t>
      </w:r>
      <w:proofErr w:type="spellEnd"/>
      <w:r w:rsidRPr="00CF1FA8">
        <w:t xml:space="preserve"> és </w:t>
      </w:r>
      <w:proofErr w:type="spellStart"/>
      <w:r w:rsidRPr="00CF1FA8">
        <w:t>Nimbostratus</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cumulus</w:t>
      </w:r>
      <w:proofErr w:type="spellEnd"/>
      <w:r w:rsidRPr="00CF1FA8">
        <w:t xml:space="preserve">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 xml:space="preserve">7 </w:t>
      </w:r>
      <w:proofErr w:type="spellStart"/>
      <w:r w:rsidRPr="00CF1FA8">
        <w:t>oktáig</w:t>
      </w:r>
      <w:proofErr w:type="spellEnd"/>
      <w:r w:rsidRPr="00CF1FA8">
        <w:t>.</w:t>
      </w:r>
    </w:p>
    <w:p w:rsidR="004C548A" w:rsidRPr="00CF1FA8" w:rsidRDefault="004C548A" w:rsidP="004C548A">
      <w:pPr>
        <w:spacing w:before="120"/>
        <w:ind w:firstLine="426"/>
      </w:pPr>
      <w:r w:rsidRPr="00CF1FA8">
        <w:t xml:space="preserve">Az </w:t>
      </w:r>
      <w:proofErr w:type="spellStart"/>
      <w:r w:rsidRPr="00CF1FA8">
        <w:t>Altostratus</w:t>
      </w:r>
      <w:proofErr w:type="spellEnd"/>
      <w:r w:rsidRPr="00CF1FA8">
        <w:t xml:space="preserve"> is középmagasan van, és a teljes eget beborítja. Általában egysíkú, egyszínű, és nem ad csapadékot. Két fajtája van. Az egyiken átlátszik a Nap és </w:t>
      </w:r>
      <w:proofErr w:type="spellStart"/>
      <w:r w:rsidRPr="00CF1FA8">
        <w:t>Halo-ja</w:t>
      </w:r>
      <w:proofErr w:type="spellEnd"/>
      <w:r w:rsidRPr="00CF1FA8">
        <w:t xml:space="preserve"> (gyűrűje) van, a másikon nem látszik át.</w:t>
      </w:r>
    </w:p>
    <w:p w:rsidR="004C548A" w:rsidRPr="00CF1FA8" w:rsidRDefault="004C548A" w:rsidP="004C548A">
      <w:pPr>
        <w:spacing w:before="120"/>
        <w:ind w:firstLine="426"/>
      </w:pPr>
      <w:r w:rsidRPr="00CF1FA8">
        <w:t xml:space="preserve">A </w:t>
      </w:r>
      <w:proofErr w:type="spellStart"/>
      <w:r w:rsidRPr="00CF1FA8">
        <w:t>Nimbostratus</w:t>
      </w:r>
      <w:proofErr w:type="spellEnd"/>
      <w:r w:rsidRPr="00CF1FA8">
        <w:t xml:space="preserve"> egy vastag, egész eget beborító, középmagasságban elhelyezkedő felhő. Több napig tartó eső vagy hó származhat belőle. Vastagsága miatt a Nap nem látszik át rajta. Nagyon hasonlít az </w:t>
      </w:r>
      <w:proofErr w:type="spellStart"/>
      <w:r w:rsidRPr="00CF1FA8">
        <w:t>Altostratusra</w:t>
      </w:r>
      <w:proofErr w:type="spellEnd"/>
      <w:r w:rsidRPr="00CF1FA8">
        <w:t xml:space="preserve">, ezért akkor mondhatjuk </w:t>
      </w:r>
      <w:proofErr w:type="spellStart"/>
      <w:r w:rsidRPr="00CF1FA8">
        <w:t>Nimbostratusnak</w:t>
      </w:r>
      <w:proofErr w:type="spellEnd"/>
      <w:r w:rsidRPr="00CF1FA8">
        <w:t xml:space="preserve"> egy</w:t>
      </w:r>
      <w:r w:rsidR="00006C84">
        <w:t xml:space="preserve"> felhő típusát, ha csapadék esik</w:t>
      </w:r>
      <w:r w:rsidRPr="00CF1FA8">
        <w:t xml:space="preserv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w:t>
      </w:r>
      <w:r w:rsidR="00657DD5">
        <w:t xml:space="preserve"> </w:t>
      </w:r>
      <w:r>
        <w:t>m alatt találhatók.</w:t>
      </w:r>
      <w:r w:rsidR="00CD065C">
        <w:t xml:space="preserve"> Típusai a Cumulus, </w:t>
      </w:r>
      <w:proofErr w:type="spellStart"/>
      <w:r w:rsidR="00CD065C">
        <w:t>Cumulonimbus</w:t>
      </w:r>
      <w:proofErr w:type="spellEnd"/>
      <w:r w:rsidR="00CD065C">
        <w:t xml:space="preserve">, </w:t>
      </w:r>
      <w:proofErr w:type="spellStart"/>
      <w:r w:rsidR="00CD065C" w:rsidRPr="00CF1FA8">
        <w:t>Stratocumulus</w:t>
      </w:r>
      <w:proofErr w:type="spellEnd"/>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 xml:space="preserve">A </w:t>
      </w:r>
      <w:proofErr w:type="spellStart"/>
      <w:r w:rsidRPr="00CF1FA8">
        <w:t>Cumulonimbus</w:t>
      </w:r>
      <w:proofErr w:type="spellEnd"/>
      <w:r w:rsidRPr="00CF1FA8">
        <w:t xml:space="preserve"> a Cumulus egy továbbfejlődött változata</w:t>
      </w:r>
      <w:r>
        <w:t>. A</w:t>
      </w:r>
      <w:r w:rsidRPr="00CF1FA8">
        <w:t xml:space="preserve">kkor nevezzük így a felhőt, ha a Cumulus magassága átlép a </w:t>
      </w:r>
      <w:proofErr w:type="spellStart"/>
      <w:r w:rsidRPr="00CF1FA8">
        <w:t>közepmagas</w:t>
      </w:r>
      <w:proofErr w:type="spellEnd"/>
      <w:r w:rsidRPr="00CF1FA8">
        <w:t xml:space="preserve">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CF1299"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 xml:space="preserve">A </w:t>
      </w:r>
      <w:proofErr w:type="spellStart"/>
      <w:r w:rsidRPr="00CF1FA8">
        <w:t>Stratocumulus</w:t>
      </w:r>
      <w:proofErr w:type="spellEnd"/>
      <w:r w:rsidRPr="00CF1FA8">
        <w:t xml:space="preserve">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w:t>
      </w:r>
      <w:proofErr w:type="spellStart"/>
      <w:r w:rsidRPr="00CF1FA8">
        <w:t>Stratusnak</w:t>
      </w:r>
      <w:proofErr w:type="spellEnd"/>
      <w:r w:rsidRPr="00CF1FA8">
        <w:t xml:space="preserve"> </w:t>
      </w:r>
      <w:r>
        <w:t>két</w:t>
      </w:r>
      <w:r w:rsidRPr="00CF1FA8">
        <w:t xml:space="preserve"> fajtája lehet: </w:t>
      </w:r>
      <w:proofErr w:type="spellStart"/>
      <w:r w:rsidRPr="00CF1FA8">
        <w:t>Virga</w:t>
      </w:r>
      <w:proofErr w:type="spellEnd"/>
      <w:r w:rsidRPr="00CF1FA8">
        <w:t xml:space="preserve"> és Stratus. A </w:t>
      </w:r>
      <w:proofErr w:type="spellStart"/>
      <w:r w:rsidRPr="00CF1FA8">
        <w:t>Virga</w:t>
      </w:r>
      <w:proofErr w:type="spellEnd"/>
      <w:r w:rsidRPr="00CF1FA8">
        <w:t xml:space="preserve">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xml:space="preserve">. ábra). Az elsőbe tartozik többek között a Stratus, </w:t>
      </w:r>
      <w:proofErr w:type="spellStart"/>
      <w:r>
        <w:t>Cirrus</w:t>
      </w:r>
      <w:proofErr w:type="spellEnd"/>
      <w:r>
        <w:t xml:space="preserve">, </w:t>
      </w:r>
      <w:proofErr w:type="spellStart"/>
      <w:r>
        <w:t>Nimbostratus</w:t>
      </w:r>
      <w:proofErr w:type="spellEnd"/>
      <w:r>
        <w:t xml:space="preserve">, </w:t>
      </w:r>
      <w:proofErr w:type="spellStart"/>
      <w:r>
        <w:t>Altostratus</w:t>
      </w:r>
      <w:proofErr w:type="spellEnd"/>
      <w:r>
        <w:t xml:space="preserve">, a másodikba pedig a Cumulus, </w:t>
      </w:r>
      <w:proofErr w:type="spellStart"/>
      <w:r>
        <w:t>Cumulonimbus</w:t>
      </w:r>
      <w:proofErr w:type="spellEnd"/>
      <w:r>
        <w:t xml:space="preserve">, </w:t>
      </w:r>
      <w:proofErr w:type="spellStart"/>
      <w:r>
        <w:t>Altocumu</w:t>
      </w:r>
      <w:r w:rsidR="00085538">
        <w:t>lus</w:t>
      </w:r>
      <w:proofErr w:type="spellEnd"/>
      <w:r w:rsidR="00085538">
        <w:t>.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 xml:space="preserve">8 oktát. Azonban ez gyakran még nem elegendő információ ahhoz, hogy biztosan megállapíthassuk a felhő típusát, és a kameránk nem az </w:t>
      </w:r>
      <w:r w:rsidRPr="00E05D93">
        <w:lastRenderedPageBreak/>
        <w:t>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w:t>
      </w:r>
      <w:proofErr w:type="spellStart"/>
      <w:r w:rsidR="004C548A" w:rsidRPr="00E05D93">
        <w:t>Cumulus-os</w:t>
      </w:r>
      <w:proofErr w:type="spellEnd"/>
      <w:r w:rsidR="004C548A" w:rsidRPr="00E05D93">
        <w:t xml:space="preserve">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CF1299">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CF1299">
        <w:fldChar w:fldCharType="separate"/>
      </w:r>
      <w:r w:rsidR="003B7ECE" w:rsidRPr="003B7ECE">
        <w:rPr>
          <w:noProof/>
        </w:rPr>
        <w:t>[1]</w:t>
      </w:r>
      <w:r w:rsidR="00CF1299">
        <w:fldChar w:fldCharType="end"/>
      </w:r>
      <w:r w:rsidR="003B7ECE">
        <w:t xml:space="preserve"> és </w:t>
      </w:r>
      <w:r w:rsidR="00CF1299">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CF1299">
        <w:fldChar w:fldCharType="separate"/>
      </w:r>
      <w:r w:rsidR="003B7ECE" w:rsidRPr="003B7ECE">
        <w:rPr>
          <w:noProof/>
        </w:rPr>
        <w:t>[2]</w:t>
      </w:r>
      <w:r w:rsidR="00CF1299">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proofErr w:type="spellStart"/>
      <w:r w:rsidR="00F7154F">
        <w:t>Famona</w:t>
      </w:r>
      <w:proofErr w:type="spellEnd"/>
      <w:r w:rsidR="00F7154F">
        <w:t xml:space="preserve"> és </w:t>
      </w:r>
      <w:proofErr w:type="spellStart"/>
      <w:r w:rsidR="00F7154F">
        <w:t>Asano</w:t>
      </w:r>
      <w:proofErr w:type="spellEnd"/>
      <w:r w:rsidR="00F7154F">
        <w:t xml:space="preserve"> művében</w:t>
      </w:r>
      <w:r w:rsidR="00EB4E80">
        <w:t xml:space="preserve"> </w:t>
      </w:r>
      <w:r w:rsidR="00CF1299">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CF1299">
        <w:fldChar w:fldCharType="separate"/>
      </w:r>
      <w:r w:rsidR="00503141" w:rsidRPr="00503141">
        <w:rPr>
          <w:noProof/>
        </w:rPr>
        <w:t>[3]</w:t>
      </w:r>
      <w:r w:rsidR="00CF1299">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 xml:space="preserve">mely az információ kinyerésre </w:t>
      </w:r>
      <w:proofErr w:type="spellStart"/>
      <w:r w:rsidR="0094134C" w:rsidRPr="00E05D93">
        <w:t>éldetektálást</w:t>
      </w:r>
      <w:proofErr w:type="spellEnd"/>
      <w:r w:rsidR="0094134C" w:rsidRPr="00E05D93">
        <w:t xml:space="preserve"> használ, küszöbölésre pedig a</w:t>
      </w:r>
      <w:r w:rsidR="00DF6AEB">
        <w:t>z úgynevezett</w:t>
      </w:r>
      <w:r w:rsidR="0094134C" w:rsidRPr="00E05D93">
        <w:t xml:space="preserve"> </w:t>
      </w:r>
      <w:proofErr w:type="spellStart"/>
      <w:r w:rsidR="0094134C" w:rsidRPr="00E05D93">
        <w:t>P-tile</w:t>
      </w:r>
      <w:proofErr w:type="spellEnd"/>
      <w:r w:rsidR="0094134C" w:rsidRPr="00E05D93">
        <w:t xml:space="preserve"> </w:t>
      </w:r>
      <w:r w:rsidR="0094134C" w:rsidRPr="00E05D93">
        <w:lastRenderedPageBreak/>
        <w:t>módszert.</w:t>
      </w:r>
      <w:r w:rsidR="00AF2303" w:rsidRPr="00E05D93">
        <w:t xml:space="preserve"> </w:t>
      </w:r>
      <w:r w:rsidR="0094134C" w:rsidRPr="00E05D93">
        <w:t>Ebben az esetben mindig szürkeárnyalatos képpel dolgozunk</w:t>
      </w:r>
      <w:r w:rsidR="009A220F">
        <w:t xml:space="preserve">, így mindenképpen </w:t>
      </w:r>
      <w:proofErr w:type="spellStart"/>
      <w:r w:rsidR="009A220F">
        <w:t>e</w:t>
      </w:r>
      <w:r w:rsidR="00351127">
        <w:t>lőfeldolgozással</w:t>
      </w:r>
      <w:proofErr w:type="spellEnd"/>
      <w:r w:rsidR="00351127">
        <w:t xml:space="preserve">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w:t>
      </w:r>
      <w:proofErr w:type="spellStart"/>
      <w:r w:rsidR="0094134C" w:rsidRPr="00E05D93">
        <w:t>P%-kal</w:t>
      </w:r>
      <w:proofErr w:type="spellEnd"/>
      <w:r w:rsidR="0094134C" w:rsidRPr="00E05D93">
        <w:t xml:space="preserve">.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w:t>
      </w:r>
      <w:proofErr w:type="spellStart"/>
      <w:r w:rsidRPr="00E05D93">
        <w:t>éldetektálás</w:t>
      </w:r>
      <w:proofErr w:type="spellEnd"/>
      <w:r w:rsidRPr="00E05D93">
        <w:t xml:space="preserve">, ami segíti a képből való információ kinyerését. Az élek keretet adnak az objektum(ok) és a háttér között. </w:t>
      </w:r>
      <w:proofErr w:type="spellStart"/>
      <w:r w:rsidRPr="00E05D93">
        <w:t>Élkeresés</w:t>
      </w:r>
      <w:proofErr w:type="spellEnd"/>
      <w:r w:rsidRPr="00E05D93">
        <w:t xml:space="preserve"> eredményeként egy</w:t>
      </w:r>
      <w:r w:rsidR="00570A50">
        <w:t xml:space="preserve"> </w:t>
      </w:r>
      <w:proofErr w:type="spellStart"/>
      <w:r w:rsidR="00570A50">
        <w:t>éltérkép</w:t>
      </w:r>
      <w:proofErr w:type="spellEnd"/>
      <w:r w:rsidR="00570A50">
        <w:t xml:space="preserve"> (</w:t>
      </w:r>
      <w:proofErr w:type="spellStart"/>
      <w:r w:rsidR="00570A50">
        <w:t>edge</w:t>
      </w:r>
      <w:proofErr w:type="spellEnd"/>
      <w:r w:rsidR="00570A50">
        <w:t xml:space="preserve"> map)</w:t>
      </w:r>
      <w:r w:rsidRPr="00E05D93">
        <w:t xml:space="preserve"> jön létre</w:t>
      </w:r>
      <w:r w:rsidR="00581B2E">
        <w:t>.</w:t>
      </w:r>
      <w:r w:rsidRPr="00E05D93">
        <w:t xml:space="preserve"> Az </w:t>
      </w:r>
      <w:proofErr w:type="spellStart"/>
      <w:r w:rsidRPr="00E05D93">
        <w:t>élkeresésnek</w:t>
      </w:r>
      <w:proofErr w:type="spellEnd"/>
      <w:r w:rsidRPr="00E05D93">
        <w:t xml:space="preserve">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 xml:space="preserve">sodik deriváltban. Nekünk a lehető legpontosabb </w:t>
      </w:r>
      <w:proofErr w:type="spellStart"/>
      <w:r w:rsidR="00FC0499">
        <w:t>éldetektáló</w:t>
      </w:r>
      <w:proofErr w:type="spellEnd"/>
      <w:r w:rsidR="00FC0499">
        <w:t xml:space="preserve">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w:t>
      </w:r>
      <w:proofErr w:type="spellStart"/>
      <w:r w:rsidRPr="00E05D93">
        <w:t>Canny</w:t>
      </w:r>
      <w:proofErr w:type="spellEnd"/>
      <w:r w:rsidRPr="00E05D93">
        <w:t xml:space="preserve"> </w:t>
      </w:r>
      <w:proofErr w:type="spellStart"/>
      <w:r w:rsidRPr="00E05D93">
        <w:t>éldetektálás</w:t>
      </w:r>
      <w:proofErr w:type="spellEnd"/>
      <w:r w:rsidRPr="00E05D93">
        <w:t xml:space="preserve">, mivel ez zajszűrést is végez </w:t>
      </w:r>
      <w:proofErr w:type="spellStart"/>
      <w:r w:rsidRPr="00E05D93">
        <w:t>éldetektálás</w:t>
      </w:r>
      <w:proofErr w:type="spellEnd"/>
      <w:r w:rsidRPr="00E05D93">
        <w:t xml:space="preserve">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p>
    <w:p w:rsidR="0048716A" w:rsidRDefault="0094134C" w:rsidP="0048716A">
      <w:pPr>
        <w:spacing w:before="120" w:after="600"/>
        <w:ind w:firstLine="426"/>
      </w:pPr>
      <w:r w:rsidRPr="00E05D93">
        <w:t xml:space="preserve">Ha sikerült a megfelelő </w:t>
      </w:r>
      <w:proofErr w:type="spellStart"/>
      <w:r w:rsidRPr="00E05D93">
        <w:t>éldetektálást</w:t>
      </w:r>
      <w:proofErr w:type="spellEnd"/>
      <w:r w:rsidRPr="00E05D93">
        <w:t xml:space="preserve"> </w:t>
      </w:r>
      <w:r w:rsidR="00B534B5">
        <w:t>el</w:t>
      </w:r>
      <w:r w:rsidRPr="00E05D93">
        <w:t>végezni, akkor megkaphatjuk a P% értékét. Ennek módja az</w:t>
      </w:r>
      <w:r w:rsidR="005E2835" w:rsidRPr="00E05D93">
        <w:t>,</w:t>
      </w:r>
      <w:r w:rsidR="00405990">
        <w:t xml:space="preserve"> hogy az eredeti kép </w:t>
      </w:r>
      <w:proofErr w:type="spellStart"/>
      <w:r w:rsidR="00405990">
        <w:t>éltérképből</w:t>
      </w:r>
      <w:proofErr w:type="spellEnd"/>
      <w:r w:rsidR="00A51D90">
        <w:t xml:space="preserve"> kivonjuk a küszöbölt kép </w:t>
      </w:r>
      <w:proofErr w:type="spellStart"/>
      <w:r w:rsidR="00A51D90">
        <w:t>éltérképét</w:t>
      </w:r>
      <w:proofErr w:type="spellEnd"/>
      <w:r w:rsidRPr="00E05D93">
        <w:t xml:space="preserve">. Ha ezt minden küszöbölő értékre elvégezzünk, akkor a kapott értékekből megkaphatjuk a P% értéket ott, ahol ez a különbség a legkisebb volt. A két kép kivonását az MSE- </w:t>
      </w:r>
      <w:proofErr w:type="spellStart"/>
      <w:r w:rsidRPr="00E05D93">
        <w:t>vel</w:t>
      </w:r>
      <w:proofErr w:type="spellEnd"/>
      <w:r w:rsidRPr="00E05D93">
        <w:t xml:space="preserve"> (</w:t>
      </w:r>
      <w:proofErr w:type="spellStart"/>
      <w:r w:rsidRPr="00E05D93">
        <w:t>Mean</w:t>
      </w:r>
      <w:proofErr w:type="spellEnd"/>
      <w:r w:rsidRPr="00E05D93">
        <w:t xml:space="preserve"> </w:t>
      </w:r>
      <w:proofErr w:type="spellStart"/>
      <w:r w:rsidRPr="00E05D93">
        <w:t>Squared</w:t>
      </w:r>
      <w:proofErr w:type="spellEnd"/>
      <w:r w:rsidRPr="00E05D93">
        <w:t xml:space="preserve"> </w:t>
      </w:r>
      <w:proofErr w:type="spellStart"/>
      <w:r w:rsidRPr="00E05D93">
        <w:t>Error</w:t>
      </w:r>
      <w:proofErr w:type="spellEnd"/>
      <w:r w:rsidRPr="00E05D93">
        <w:t xml:space="preserve">) végezzük el. </w:t>
      </w:r>
    </w:p>
    <w:p w:rsidR="0048716A" w:rsidRDefault="0048716A" w:rsidP="0048716A">
      <w:r>
        <w:rPr>
          <w:noProof/>
          <w:lang w:val="en-US" w:eastAsia="en-US"/>
        </w:rPr>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CF1299"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lastRenderedPageBreak/>
        <w:t>A</w:t>
      </w:r>
      <w:r w:rsidR="008851C1">
        <w:t xml:space="preserve"> függvényben szerepel egy</w:t>
      </w:r>
      <w:r w:rsidRPr="00E05D93">
        <w:t xml:space="preserve"> </w:t>
      </w:r>
      <w:proofErr w:type="spellStart"/>
      <w:r w:rsidRPr="00E05D93">
        <w:t>Step</w:t>
      </w:r>
      <w:proofErr w:type="spellEnd"/>
      <w:r w:rsidRPr="00E05D93">
        <w:t xml:space="preserve">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 xml:space="preserve">yt adott az </w:t>
      </w:r>
      <w:proofErr w:type="spellStart"/>
      <w:r w:rsidR="005E2835" w:rsidRPr="00E05D93">
        <w:t>Otsu</w:t>
      </w:r>
      <w:proofErr w:type="spellEnd"/>
      <w:r w:rsidR="005E2835" w:rsidRPr="00E05D93">
        <w:t xml:space="preserve"> </w:t>
      </w:r>
      <w:proofErr w:type="spellStart"/>
      <w:r w:rsidR="005E2835" w:rsidRPr="00E05D93">
        <w:t>binarizálásnál</w:t>
      </w:r>
      <w:proofErr w:type="spellEnd"/>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 xml:space="preserve">Borultság vizsgálata </w:t>
      </w:r>
      <w:proofErr w:type="spellStart"/>
      <w:r w:rsidR="00EC7750">
        <w:t>s</w:t>
      </w:r>
      <w:r w:rsidR="0094134C" w:rsidRPr="0048716A">
        <w:t>zaturáció</w:t>
      </w:r>
      <w:proofErr w:type="spellEnd"/>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xml:space="preserve">, ez pedig a </w:t>
      </w:r>
      <w:proofErr w:type="spellStart"/>
      <w:r w:rsidRPr="00E05D93">
        <w:t>szaturáció</w:t>
      </w:r>
      <w:proofErr w:type="spellEnd"/>
      <w:r w:rsidRPr="00E05D93">
        <w:t xml:space="preserve"> méréséből való következtetés</w:t>
      </w:r>
      <w:r w:rsidR="0094134C" w:rsidRPr="00E05D93">
        <w:t>.</w:t>
      </w:r>
      <w:r w:rsidR="00EB4E80">
        <w:t xml:space="preserve"> </w:t>
      </w:r>
      <w:r w:rsidR="00507935">
        <w:t>A</w:t>
      </w:r>
      <w:r w:rsidR="00EB4E80">
        <w:t xml:space="preserve"> módszer a</w:t>
      </w:r>
      <w:r w:rsidR="00322155">
        <w:t xml:space="preserve"> </w:t>
      </w:r>
      <w:r w:rsidR="00CF1299">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CF1299">
        <w:fldChar w:fldCharType="separate"/>
      </w:r>
      <w:r w:rsidR="00322155" w:rsidRPr="00322155">
        <w:rPr>
          <w:noProof/>
        </w:rPr>
        <w:t>[4]</w:t>
      </w:r>
      <w:r w:rsidR="00CF1299">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 xml:space="preserve">Az RGB modell széles körben elterjedt. Ez a színek és a </w:t>
      </w:r>
      <w:proofErr w:type="spellStart"/>
      <w:r w:rsidRPr="00E05D93">
        <w:t>szaturáció</w:t>
      </w:r>
      <w:proofErr w:type="spellEnd"/>
      <w:r w:rsidRPr="00E05D93">
        <w:t xml:space="preserve">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érzékeléséért. A "</w:t>
      </w:r>
      <w:proofErr w:type="spellStart"/>
      <w:r w:rsidRPr="00E05D93">
        <w:t>Hue</w:t>
      </w:r>
      <w:proofErr w:type="spellEnd"/>
      <w:r w:rsidRPr="00E05D93">
        <w:t>" (H) a fény elnyelését, visszaverődését adja meg, így ez felelős a színekért</w:t>
      </w:r>
      <w:r w:rsidR="007C5FF1">
        <w:t>, magyarul színárnyalat</w:t>
      </w:r>
      <w:r w:rsidRPr="00E05D93">
        <w:t xml:space="preserve">. A </w:t>
      </w:r>
      <w:proofErr w:type="spellStart"/>
      <w:r w:rsidRPr="00E05D93">
        <w:t>szaturáció</w:t>
      </w:r>
      <w:proofErr w:type="spellEnd"/>
      <w:r w:rsidRPr="00E05D93">
        <w:t xml:space="preserve"> (S) a</w:t>
      </w:r>
      <w:r w:rsidR="00F8014A">
        <w:t xml:space="preserve"> színtelítettség, ami a</w:t>
      </w:r>
      <w:r w:rsidRPr="00E05D93">
        <w:t xml:space="preserve"> színek tisztaságát jelöli. A magas </w:t>
      </w:r>
      <w:proofErr w:type="spellStart"/>
      <w:r w:rsidRPr="00E05D93">
        <w:t>szaturációs</w:t>
      </w:r>
      <w:proofErr w:type="spellEnd"/>
      <w:r w:rsidRPr="00E05D93">
        <w:t xml:space="preserve">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CF1299"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a</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proofErr w:type="spellStart"/>
            <w:r w:rsidRPr="00E05D93">
              <w:rPr>
                <w:sz w:val="18"/>
                <w:szCs w:val="18"/>
              </w:rPr>
              <w:t>Ef</w:t>
            </w:r>
            <w:proofErr w:type="spellEnd"/>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CF1299"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2277B0">
        <w:rPr>
          <w:noProof/>
          <w:color w:val="000000" w:themeColor="text1"/>
          <w:szCs w:val="20"/>
        </w:rPr>
        <w:br/>
        <w:t>(Fa - felhő alsó, Ff - felhő felső, Ea - ég alsó, Ef - Ég felső korlátja)</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 xml:space="preserve">Láthatjuk, hogy a felhőknek jó a fényvisszaverő képessége, általában fehérek, de számos színárnyalatot felvehetnek. Ezzel szemben a kék színű derült ég magas </w:t>
      </w:r>
      <w:proofErr w:type="spellStart"/>
      <w:r w:rsidRPr="00E05D93">
        <w:t>szaturációt</w:t>
      </w:r>
      <w:proofErr w:type="spellEnd"/>
      <w:r w:rsidRPr="00E05D93">
        <w:t xml:space="preserve"> eredményez. Ezért az IHS rendszerből mi a </w:t>
      </w:r>
      <w:proofErr w:type="spellStart"/>
      <w:r w:rsidRPr="00E05D93">
        <w:t>szaturációt</w:t>
      </w:r>
      <w:proofErr w:type="spellEnd"/>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 xml:space="preserve">ra </w:t>
      </w:r>
      <w:proofErr w:type="spellStart"/>
      <w:r w:rsidR="00ED2999" w:rsidRPr="00E05D93">
        <w:t>szaturációs</w:t>
      </w:r>
      <w:proofErr w:type="spellEnd"/>
      <w:r w:rsidR="00ED2999" w:rsidRPr="00E05D93">
        <w:t xml:space="preserve">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jegyezni, hogy ez nem a tényle</w:t>
      </w:r>
      <w:r w:rsidR="00782973">
        <w:t xml:space="preserve">ges borultságra vonatkozó mérés </w:t>
      </w:r>
      <w:r w:rsidR="00085CDB">
        <w:t>–</w:t>
      </w:r>
      <w:r w:rsidR="00782973">
        <w:t xml:space="preserve"> nem fedi a kép a teljes eget </w:t>
      </w:r>
      <w:r w:rsidR="00085CDB">
        <w:t>–</w:t>
      </w:r>
      <w:r w:rsidR="00085CDB">
        <w:t xml:space="preserve"> </w:t>
      </w:r>
      <w:r w:rsidR="00F32EB8">
        <w:t>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 xml:space="preserve">A fent leírt két módszer közül így a </w:t>
      </w:r>
      <w:proofErr w:type="spellStart"/>
      <w:r>
        <w:t>szaturációs</w:t>
      </w:r>
      <w:proofErr w:type="spellEnd"/>
      <w:r>
        <w:t xml:space="preserve">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w:t>
      </w:r>
      <w:proofErr w:type="spellStart"/>
      <w:r>
        <w:t>szaturációs</w:t>
      </w:r>
      <w:proofErr w:type="spellEnd"/>
      <w:r>
        <w:t xml:space="preserve">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fent</w:t>
      </w:r>
      <w:r w:rsidR="003A48EF">
        <w:t>i táblázatban</w:t>
      </w:r>
      <w:r w:rsidR="00A66826">
        <w:t xml:space="preserve"> </w:t>
      </w:r>
      <w:r w:rsidR="00A66826">
        <w:lastRenderedPageBreak/>
        <w:t>szereplő, szakirodalom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 xml:space="preserve">Automatikusnál a program előállítja a </w:t>
      </w:r>
      <w:proofErr w:type="spellStart"/>
      <w:r w:rsidRPr="00E05D93">
        <w:t>szaturációs</w:t>
      </w:r>
      <w:proofErr w:type="spellEnd"/>
      <w:r w:rsidRPr="00E05D93">
        <w:t xml:space="preserve"> képet (célszerű olyan képen végezni a konfigurálást, amin a felhő és ég jól elkülöníthető), ezen egy </w:t>
      </w:r>
      <w:proofErr w:type="spellStart"/>
      <w:r w:rsidRPr="00E05D93">
        <w:t>Otsu</w:t>
      </w:r>
      <w:proofErr w:type="spellEnd"/>
      <w:r w:rsidRPr="00E05D93">
        <w:t xml:space="preserve"> </w:t>
      </w:r>
      <w:proofErr w:type="spellStart"/>
      <w:r w:rsidRPr="00E05D93">
        <w:t>binarizálást</w:t>
      </w:r>
      <w:proofErr w:type="spellEnd"/>
      <w:r w:rsidRPr="00E05D93">
        <w:t xml:space="preserve">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w:t>
      </w:r>
      <w:proofErr w:type="spellStart"/>
      <w:r w:rsidR="00F77C82">
        <w:t>binarizálás</w:t>
      </w:r>
      <w:proofErr w:type="spellEnd"/>
      <w:r w:rsidR="00F77C82">
        <w:t xml:space="preserve">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 xml:space="preserve">eg. Ezekre célszerű egy </w:t>
      </w:r>
      <w:proofErr w:type="spellStart"/>
      <w:r w:rsidR="0071521D">
        <w:t>Cumulus-</w:t>
      </w:r>
      <w:proofErr w:type="spellEnd"/>
      <w:r w:rsidR="0071521D">
        <w:t xml:space="preserve">, egy </w:t>
      </w:r>
      <w:proofErr w:type="spellStart"/>
      <w:r w:rsidR="0071521D">
        <w:t>Stratus-</w:t>
      </w:r>
      <w:proofErr w:type="spellEnd"/>
      <w:r w:rsidR="0071521D">
        <w:t xml:space="preserve">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w:t>
      </w:r>
      <w:proofErr w:type="spellStart"/>
      <w:r w:rsidR="0087795C">
        <w:t>szaturációs</w:t>
      </w:r>
      <w:proofErr w:type="spellEnd"/>
      <w:r w:rsidR="0087795C">
        <w:t xml:space="preserve">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xml:space="preserve">, de messze a legjobb eredményt az </w:t>
      </w:r>
      <w:proofErr w:type="spellStart"/>
      <w:r w:rsidR="009E2056">
        <w:t>AForge</w:t>
      </w:r>
      <w:proofErr w:type="spellEnd"/>
      <w:r w:rsidR="009E2056">
        <w:t xml:space="preserve"> "</w:t>
      </w:r>
      <w:proofErr w:type="spellStart"/>
      <w:r w:rsidR="009E2056">
        <w:t>Blur</w:t>
      </w:r>
      <w:proofErr w:type="spellEnd"/>
      <w:r w:rsidR="009E2056">
        <w:t>"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CF1299"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68454D" w:rsidP="0094134C">
      <w:pPr>
        <w:spacing w:before="120"/>
        <w:ind w:firstLine="426"/>
      </w:pPr>
      <w:r>
        <w:lastRenderedPageBreak/>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proofErr w:type="spellStart"/>
      <w:r w:rsidR="00745621">
        <w:t>oktákba</w:t>
      </w:r>
      <w:proofErr w:type="spellEnd"/>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t>ugyanis ezt "Nem meg</w:t>
      </w:r>
      <w:r w:rsidR="00DF39CA">
        <w:t>h</w:t>
      </w:r>
      <w:r w:rsidR="00CD731C">
        <w:t>a</w:t>
      </w:r>
      <w:r w:rsidR="00DF39CA">
        <w:t>tározott"</w:t>
      </w:r>
      <w:proofErr w:type="spellStart"/>
      <w:r w:rsidR="00DF39CA">
        <w:t>-nak</w:t>
      </w:r>
      <w:proofErr w:type="spellEnd"/>
      <w:r w:rsidR="00DF39CA">
        <w:t xml:space="preserve">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lastRenderedPageBreak/>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CF1299"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CF1299"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Ezeken az értékeken célszerű egy szűrést alkalmazni, hogy a zajokat kiszűrjük. Ezt 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w:t>
      </w:r>
      <w:proofErr w:type="spellStart"/>
      <w:r w:rsidR="00C07F59">
        <w:t>oktára</w:t>
      </w:r>
      <w:proofErr w:type="spellEnd"/>
      <w:r w:rsidR="00C07F59">
        <w:t xml:space="preserve"> állítottuk. Ilyen érték esetén a típus intenzitások számától függetlenül Cumulus típusú.</w:t>
      </w:r>
      <w:r w:rsidR="00963391">
        <w:t xml:space="preserve"> </w:t>
      </w:r>
      <w:r w:rsidR="00F200F8">
        <w:t xml:space="preserve">Ha az </w:t>
      </w:r>
      <w:proofErr w:type="spellStart"/>
      <w:r w:rsidR="00F200F8">
        <w:t>oktában</w:t>
      </w:r>
      <w:proofErr w:type="spellEnd"/>
      <w:r w:rsidR="00F200F8">
        <w:t xml:space="preserve">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lastRenderedPageBreak/>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 xml:space="preserve">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w:t>
      </w:r>
      <w:proofErr w:type="spellStart"/>
      <w:r>
        <w:t>szaturációs</w:t>
      </w:r>
      <w:proofErr w:type="spellEnd"/>
      <w:r>
        <w:t xml:space="preserve">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lastRenderedPageBreak/>
        <w:t>2</w:t>
      </w:r>
      <w:r w:rsidR="0094134C" w:rsidRPr="00E05D93">
        <w:t>.</w:t>
      </w:r>
      <w:r w:rsidR="00DF6AEB">
        <w:t>7</w:t>
      </w:r>
      <w:r w:rsidR="009E0D7B">
        <w:t xml:space="preserve">. Eredmények </w:t>
      </w:r>
      <w:r w:rsidR="0094134C" w:rsidRPr="00E05D93">
        <w:t>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CF1299"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módon (Típus_Sorszám_</w:t>
      </w:r>
      <w:proofErr w:type="spellStart"/>
      <w:r w:rsidR="005200A2">
        <w:t>Borultság.jpg</w:t>
      </w:r>
      <w:proofErr w:type="spellEnd"/>
      <w:r w:rsidR="005200A2">
        <w:t>)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w:t>
      </w:r>
      <w:r w:rsidR="00C2087E">
        <w:lastRenderedPageBreak/>
        <w:t>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t xml:space="preserve"> az </w:t>
      </w:r>
      <w:r w:rsidR="00AF5581">
        <w:t>3</w:t>
      </w:r>
      <w:r>
        <w:t>.</w:t>
      </w:r>
      <w:r w:rsidR="006055D4">
        <w:t xml:space="preserve">-5. </w:t>
      </w:r>
      <w:r>
        <w:t xml:space="preserve"> táblázat</w:t>
      </w:r>
      <w:r w:rsidR="006055D4">
        <w:t>ok tartalmazzák</w:t>
      </w:r>
      <w:r>
        <w:t>.</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CF1299"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CF1299"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 xml:space="preserve">jlődést szemlélteti </w:t>
      </w:r>
      <w:r w:rsidR="00C02F1D">
        <w:t>egyedi képekkel</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CF1299"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CF1299"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tbl>
      <w:tblPr>
        <w:tblStyle w:val="Rcsostblzat"/>
        <w:tblW w:w="0" w:type="auto"/>
        <w:tblLook w:val="04A0"/>
      </w:tblPr>
      <w:tblGrid>
        <w:gridCol w:w="3096"/>
        <w:gridCol w:w="3096"/>
      </w:tblGrid>
      <w:tr w:rsidR="00F75E10" w:rsidTr="00F75E10">
        <w:tc>
          <w:tcPr>
            <w:tcW w:w="3096" w:type="dxa"/>
          </w:tcPr>
          <w:p w:rsidR="00F75E10" w:rsidRDefault="00F75E10" w:rsidP="00F75E10">
            <w:pPr>
              <w:ind w:firstLine="0"/>
            </w:pPr>
          </w:p>
        </w:tc>
        <w:tc>
          <w:tcPr>
            <w:tcW w:w="3096" w:type="dxa"/>
          </w:tcPr>
          <w:p w:rsidR="00F75E10" w:rsidRDefault="00F75E10" w:rsidP="00F75E10">
            <w:pPr>
              <w:ind w:firstLine="0"/>
            </w:pPr>
            <w:r>
              <w:t>Felhő típus esetében</w:t>
            </w:r>
          </w:p>
        </w:tc>
      </w:tr>
      <w:tr w:rsidR="00F75E10" w:rsidTr="00F75E10">
        <w:tc>
          <w:tcPr>
            <w:tcW w:w="3096" w:type="dxa"/>
          </w:tcPr>
          <w:p w:rsidR="00F75E10" w:rsidRDefault="00F75E10" w:rsidP="00F75E10">
            <w:pPr>
              <w:ind w:firstLine="0"/>
            </w:pPr>
            <w:r>
              <w:t>Érzékenység</w:t>
            </w:r>
          </w:p>
        </w:tc>
        <w:tc>
          <w:tcPr>
            <w:tcW w:w="3096" w:type="dxa"/>
          </w:tcPr>
          <w:p w:rsidR="00F75E10" w:rsidRDefault="00F75E10" w:rsidP="00F75E10">
            <w:pPr>
              <w:ind w:firstLine="0"/>
            </w:pPr>
            <w:r>
              <w:t>0,9825</w:t>
            </w:r>
          </w:p>
        </w:tc>
      </w:tr>
      <w:tr w:rsidR="00F75E10" w:rsidTr="00F75E10">
        <w:tc>
          <w:tcPr>
            <w:tcW w:w="3096" w:type="dxa"/>
          </w:tcPr>
          <w:p w:rsidR="00F75E10" w:rsidRDefault="00F75E10" w:rsidP="00F75E10">
            <w:pPr>
              <w:ind w:firstLine="0"/>
            </w:pPr>
            <w:r>
              <w:t>Specifikusság</w:t>
            </w:r>
          </w:p>
        </w:tc>
        <w:tc>
          <w:tcPr>
            <w:tcW w:w="3096" w:type="dxa"/>
          </w:tcPr>
          <w:p w:rsidR="00F75E10" w:rsidRDefault="00F75E10" w:rsidP="00F75E10">
            <w:pPr>
              <w:ind w:firstLine="0"/>
            </w:pPr>
            <w:r>
              <w:t>0,9888</w:t>
            </w:r>
          </w:p>
        </w:tc>
      </w:tr>
      <w:tr w:rsidR="00F75E10" w:rsidTr="00F75E10">
        <w:tc>
          <w:tcPr>
            <w:tcW w:w="3096" w:type="dxa"/>
          </w:tcPr>
          <w:p w:rsidR="00F75E10" w:rsidRDefault="00F75E10" w:rsidP="00F75E10">
            <w:pPr>
              <w:ind w:firstLine="0"/>
            </w:pPr>
            <w:r>
              <w:t>Precizitás</w:t>
            </w:r>
          </w:p>
        </w:tc>
        <w:tc>
          <w:tcPr>
            <w:tcW w:w="3096" w:type="dxa"/>
          </w:tcPr>
          <w:p w:rsidR="00F75E10" w:rsidRDefault="00F75E10" w:rsidP="00F75E10">
            <w:pPr>
              <w:ind w:firstLine="0"/>
            </w:pPr>
            <w:r>
              <w:t>0,9974</w:t>
            </w:r>
          </w:p>
        </w:tc>
      </w:tr>
      <w:tr w:rsidR="00F75E10" w:rsidTr="00F75E10">
        <w:tc>
          <w:tcPr>
            <w:tcW w:w="3096" w:type="dxa"/>
          </w:tcPr>
          <w:p w:rsidR="00F75E10" w:rsidRDefault="00F75E10" w:rsidP="00F75E10">
            <w:pPr>
              <w:ind w:firstLine="0"/>
            </w:pPr>
            <w:r>
              <w:t>Felidézés</w:t>
            </w:r>
          </w:p>
        </w:tc>
        <w:tc>
          <w:tcPr>
            <w:tcW w:w="3096" w:type="dxa"/>
          </w:tcPr>
          <w:p w:rsidR="00F75E10" w:rsidRDefault="00F75E10" w:rsidP="00F75E10">
            <w:pPr>
              <w:ind w:firstLine="0"/>
            </w:pPr>
            <w:r>
              <w:t>0,9825</w:t>
            </w:r>
          </w:p>
        </w:tc>
      </w:tr>
    </w:tbl>
    <w:p w:rsidR="00F75E10" w:rsidRPr="00F75E10" w:rsidRDefault="00F75E10" w:rsidP="00F75E10">
      <w:pPr>
        <w:rPr>
          <w:i/>
          <w:iCs/>
          <w:sz w:val="20"/>
          <w:szCs w:val="18"/>
        </w:rPr>
      </w:pPr>
      <w:r w:rsidRPr="00F75E10">
        <w:rPr>
          <w:i/>
          <w:iCs/>
          <w:sz w:val="20"/>
          <w:szCs w:val="18"/>
        </w:rPr>
        <w:t>5. táblázat - Fals negatív illetve fals pozitív értékekből kifejezett paraméterek a tesztek értékelésér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 azonban a folytatásban mindig  fix értékekkel számolunk a könnyebb áttekinthetőség érdekében.</w:t>
      </w:r>
      <w:r>
        <w:t xml:space="preserve"> </w:t>
      </w:r>
    </w:p>
    <w:p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lastRenderedPageBreak/>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CF1299"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4340C3" w:rsidRDefault="0004212D" w:rsidP="004340C3">
      <w:pPr>
        <w:pStyle w:val="Cmsor2"/>
      </w:pPr>
      <w:bookmarkStart w:id="38" w:name="_Toc385287721"/>
      <w:bookmarkStart w:id="39" w:name="_Toc385409426"/>
      <w:r>
        <w:t>3.2</w:t>
      </w:r>
      <w:r w:rsidR="0062084D">
        <w:t>.</w:t>
      </w:r>
      <w:r>
        <w:t xml:space="preserve"> </w:t>
      </w:r>
      <w:r w:rsidR="004340C3">
        <w:t xml:space="preserve">Probléma </w:t>
      </w:r>
      <w:r w:rsidR="002520AA">
        <w:t>elemzése</w:t>
      </w:r>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et. Ebből egyből látszik, hogy  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 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w:t>
      </w:r>
      <w:r>
        <w:lastRenderedPageBreak/>
        <w:t xml:space="preserve">halmazunkból olyan módon kell meghatároznunk egyetlen végeredményt, hogy a kiugró értékek ne befolyásolják a többséget. </w:t>
      </w:r>
    </w:p>
    <w:p w:rsidR="002106D1" w:rsidRDefault="002106D1" w:rsidP="002106D1">
      <w:pPr>
        <w:pStyle w:val="Cmsor2"/>
      </w:pPr>
      <w:r>
        <w:t>3.3 Megvalósítás</w:t>
      </w:r>
    </w:p>
    <w:p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kiszűrését. Ennek érekében első lépésként egy előfeldolgozást kell végeznünk.</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6]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8600F7">
        <w:t>mény képpen homogén felületen se tapasztaltunk véletlen sarokpont detektálásokat.</w:t>
      </w:r>
      <w:r w:rsidR="00C10AA4">
        <w:t xml:space="preserve"> (lásd 13. ábra)</w:t>
      </w:r>
    </w:p>
    <w:p w:rsidR="006F09AC" w:rsidRDefault="004E2A84" w:rsidP="007D6A35">
      <w:r>
        <w:t>Miután sikeresen eltüntettük a zajokat, következő lépés a jellemző pontok keresése.</w:t>
      </w:r>
      <w:r w:rsidR="00930B83">
        <w:t xml:space="preserve"> </w:t>
      </w:r>
      <w:r w:rsidR="00077411">
        <w:t xml:space="preserve">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elenti, hogy a képfüggvény nagy 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w:t>
      </w:r>
      <w:proofErr w:type="spellStart"/>
      <w:r w:rsidR="00077411">
        <w:t>Mov</w:t>
      </w:r>
      <w:r w:rsidR="00077411" w:rsidRPr="00CF5A1E">
        <w:t>a</w:t>
      </w:r>
      <w:r w:rsidR="00077411">
        <w:t>r</w:t>
      </w:r>
      <w:r w:rsidR="00077411" w:rsidRPr="00CF5A1E">
        <w:t>ec</w:t>
      </w:r>
      <w:proofErr w:type="spellEnd"/>
      <w:r w:rsidR="00077411" w:rsidRPr="00CF5A1E">
        <w:t xml:space="preserve">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rsidR="001F04CA" w:rsidRDefault="001F04CA" w:rsidP="007D6A35">
      <w:r>
        <w:t>A sarokpontok detektálása azonban önmagában még nem elegendő, meg is kell őket feleltetnünk egymásnak.</w:t>
      </w:r>
      <w:r w:rsidR="00F02BB9">
        <w:t xml:space="preserve"> </w:t>
      </w:r>
      <w:r w:rsidR="00FE68A3">
        <w:t xml:space="preserve">Erre optikai áramlást használtunk, ami nem más, </w:t>
      </w:r>
      <w:r w:rsidR="00FE68A3" w:rsidRPr="00B62B99">
        <w:t>mint több képen azonos képrészletek megfeleltetése és ezáltal az elmozdulás detektálása</w:t>
      </w:r>
      <w:r w:rsidR="00FE68A3">
        <w:t>.</w:t>
      </w:r>
      <w:r w:rsidR="00FB32B7">
        <w:t xml:space="preserve"> </w:t>
      </w:r>
      <w:r w:rsidR="00FB32B7" w:rsidRPr="00B62B99">
        <w:t>A detektált elmozdulás nem feltétlenül egyezik meg a valós elmozdulással, mivel a valós 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w:t>
      </w:r>
      <w:r w:rsidR="00FB32B7" w:rsidRPr="00B62B99">
        <w:lastRenderedPageBreak/>
        <w:t>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w:t>
      </w:r>
      <w:proofErr w:type="spellStart"/>
      <w:r w:rsidR="0055483D">
        <w:t>Lucas-Kanade-féle</w:t>
      </w:r>
      <w:proofErr w:type="spellEnd"/>
      <w:r w:rsidR="0055483D">
        <w:t xml:space="preserv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w:t>
      </w:r>
      <w:proofErr w:type="spellStart"/>
      <w:r w:rsidR="00887621">
        <w:t>előfeldolgozásra</w:t>
      </w:r>
      <w:proofErr w:type="spellEnd"/>
      <w:r w:rsidR="00887621">
        <w:t xml:space="preserve"> nincs szükségünk.</w:t>
      </w:r>
      <w:r w:rsidR="00C46645">
        <w:t xml:space="preserve"> A Harris sarokpont detektálás jól bevált, param</w:t>
      </w:r>
      <w:r w:rsidR="00670144">
        <w:t>éterekkel kellő képpen az adott feladatra hangolhatjuk</w:t>
      </w:r>
      <w:r w:rsidR="00C46645">
        <w:t>.</w:t>
      </w:r>
      <w:r w:rsidR="00FF28A4">
        <w:t xml:space="preserve"> </w:t>
      </w:r>
    </w:p>
    <w:p w:rsidR="007D6A35" w:rsidRPr="00CF5A1E" w:rsidRDefault="006F09AC" w:rsidP="007D6A35">
      <w:r w:rsidRPr="00CF5A1E">
        <w:t>Következő lépés a korreláció vizsgálata</w:t>
      </w:r>
      <w:r w:rsidR="0042460F">
        <w:t xml:space="preserve"> lett</w:t>
      </w:r>
      <w:r w:rsidR="009A1306">
        <w:t xml:space="preserve"> amihez az Accord.Net</w:t>
      </w:r>
      <w:r w:rsidR="00281784">
        <w:t xml:space="preserve"> </w:t>
      </w:r>
      <w:r w:rsidR="000E2A96">
        <w:t>"</w:t>
      </w:r>
      <w:proofErr w:type="spellStart"/>
      <w:r w:rsidR="000E2A96" w:rsidRPr="000E2A96">
        <w:t>CorrelationMatching</w:t>
      </w:r>
      <w:proofErr w:type="spellEnd"/>
      <w:r w:rsidR="000E2A96" w:rsidRPr="000E2A96">
        <w:t>"</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 xml:space="preserve">Megoldás a </w:t>
      </w:r>
      <w:proofErr w:type="spellStart"/>
      <w:r w:rsidRPr="00CF5A1E">
        <w:t>homog</w:t>
      </w:r>
      <w:r w:rsidR="00462206">
        <w:t>ráfia</w:t>
      </w:r>
      <w:proofErr w:type="spellEnd"/>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w:t>
      </w:r>
      <w:proofErr w:type="spellStart"/>
      <w:r w:rsidR="00033786" w:rsidRPr="00CF5A1E">
        <w:t>Sample</w:t>
      </w:r>
      <w:proofErr w:type="spellEnd"/>
      <w:r w:rsidR="00033786" w:rsidRPr="00CF5A1E">
        <w:t xml:space="preserve"> </w:t>
      </w:r>
      <w:proofErr w:type="spellStart"/>
      <w:r w:rsidR="00033786" w:rsidRPr="00CF5A1E">
        <w:t>Consensus</w:t>
      </w:r>
      <w:proofErr w:type="spellEnd"/>
      <w:r w:rsidR="00033786" w:rsidRPr="00CF5A1E">
        <w:t xml:space="preserve">) </w:t>
      </w:r>
      <w:proofErr w:type="spellStart"/>
      <w:r w:rsidR="00033786" w:rsidRPr="00CF5A1E">
        <w:t>Homography</w:t>
      </w:r>
      <w:proofErr w:type="spellEnd"/>
      <w:r w:rsidR="00033786" w:rsidRPr="00CF5A1E">
        <w:t xml:space="preserve"> </w:t>
      </w:r>
      <w:proofErr w:type="spellStart"/>
      <w:r w:rsidR="00033786" w:rsidRPr="00CF5A1E">
        <w:t>Estimator-t</w:t>
      </w:r>
      <w:proofErr w:type="spellEnd"/>
      <w:r w:rsidR="00033786" w:rsidRPr="00CF5A1E">
        <w:t xml:space="preserve"> használtuk a programunkban</w:t>
      </w:r>
      <w:r w:rsidR="00FD5B07">
        <w:t xml:space="preserve"> [??]</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38"/>
    <w:bookmarkEnd w:id="39"/>
    <w:p w:rsidR="00BC474A" w:rsidRDefault="00BC474A" w:rsidP="00DF1DCD">
      <w:pPr>
        <w:keepNext/>
        <w:spacing w:before="120"/>
        <w:jc w:val="center"/>
      </w:pPr>
      <w:r>
        <w:rPr>
          <w:noProof/>
          <w:lang w:val="en-US" w:eastAsia="en-US"/>
        </w:rPr>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1B2AB3" w:rsidRPr="009A1306" w:rsidRDefault="00CF1299" w:rsidP="009A1306">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r w:rsidR="001B2AB3" w:rsidRPr="00D37048">
        <w:rPr>
          <w:color w:val="000000" w:themeColor="text1"/>
        </w:rPr>
        <w:t xml:space="preserve">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CF1299"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CF1299"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B62B99" w:rsidRPr="004F7627" w:rsidRDefault="003B7556" w:rsidP="004F7627">
      <w:pPr>
        <w:pStyle w:val="Cmsor2"/>
      </w:pPr>
      <w:bookmarkStart w:id="40" w:name="_Toc385287732"/>
      <w:bookmarkStart w:id="41" w:name="_Toc385409436"/>
      <w:r>
        <w:t>3</w:t>
      </w:r>
      <w:r w:rsidR="00B62B99" w:rsidRPr="00E05D93">
        <w:t>.</w:t>
      </w:r>
      <w:r w:rsidR="00B62B99">
        <w:t>5</w:t>
      </w:r>
      <w:r w:rsidR="00B62B99" w:rsidRPr="00E05D93">
        <w:t xml:space="preserve">. Eredmények </w:t>
      </w:r>
      <w:r w:rsidR="00D13216">
        <w:t>é</w:t>
      </w:r>
      <w:r w:rsidR="00B62B99" w:rsidRPr="00EF155A">
        <w:t>rtékelése</w:t>
      </w:r>
      <w:bookmarkEnd w:id="40"/>
      <w:bookmarkEnd w:id="41"/>
      <w:r w:rsidR="00B62B99" w:rsidRPr="00E05D93">
        <w:t xml:space="preserve"> </w:t>
      </w:r>
    </w:p>
    <w:p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 - lehetővé téve a változatos színű és a homogén képeken való tesztelést - valamint esőcseppes képek is.</w:t>
      </w:r>
    </w:p>
    <w:p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w:t>
      </w:r>
      <w:proofErr w:type="spellStart"/>
      <w:r>
        <w:t>-nak</w:t>
      </w:r>
      <w:proofErr w:type="spellEnd"/>
      <w:r>
        <w:t xml:space="preserve"> tekinteni az irányt.</w:t>
      </w:r>
      <w:r w:rsidR="00156207">
        <w:t xml:space="preserve"> ugyan ezt tehetjük esőzés esetén is, mivel a </w:t>
      </w:r>
      <w:proofErr w:type="spellStart"/>
      <w:r w:rsidR="00156207">
        <w:t>búrán</w:t>
      </w:r>
      <w:proofErr w:type="spellEnd"/>
      <w:r w:rsidR="00156207">
        <w:t xml:space="preserve">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42" w:name="_Toc385287733"/>
      <w:bookmarkStart w:id="43" w:name="_Toc385409437"/>
      <w:bookmarkStart w:id="44" w:name="_Toc369881019"/>
      <w:r>
        <w:rPr>
          <w:highlight w:val="white"/>
        </w:rPr>
        <w:lastRenderedPageBreak/>
        <w:t>4</w:t>
      </w:r>
      <w:r w:rsidR="00F93BA7" w:rsidRPr="00C65D87">
        <w:rPr>
          <w:highlight w:val="white"/>
        </w:rPr>
        <w:t>. Esőzés kezdetének és befejeződésének megállapítása</w:t>
      </w:r>
      <w:bookmarkEnd w:id="42"/>
      <w:bookmarkEnd w:id="43"/>
    </w:p>
    <w:p w:rsidR="00F93BA7" w:rsidRPr="00F93BA7" w:rsidRDefault="003B7556" w:rsidP="00AF24CC">
      <w:pPr>
        <w:pStyle w:val="Cmsor2"/>
      </w:pPr>
      <w:bookmarkStart w:id="45" w:name="h.1pkn6t5ruhky" w:colFirst="0" w:colLast="0"/>
      <w:bookmarkStart w:id="46" w:name="_Toc385287734"/>
      <w:bookmarkStart w:id="47" w:name="_Toc385409438"/>
      <w:bookmarkEnd w:id="45"/>
      <w:r>
        <w:rPr>
          <w:highlight w:val="white"/>
        </w:rPr>
        <w:t>4</w:t>
      </w:r>
      <w:r w:rsidR="00F93BA7" w:rsidRPr="00F93BA7">
        <w:rPr>
          <w:highlight w:val="white"/>
        </w:rPr>
        <w:t>.1. Cél meghatározása</w:t>
      </w:r>
      <w:bookmarkEnd w:id="46"/>
      <w:bookmarkEnd w:id="47"/>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48" w:name="h.tk88o6zev3nf" w:colFirst="0" w:colLast="0"/>
      <w:bookmarkStart w:id="49" w:name="_Toc385287735"/>
      <w:bookmarkStart w:id="50" w:name="_Toc385409439"/>
      <w:bookmarkEnd w:id="48"/>
      <w:r>
        <w:rPr>
          <w:highlight w:val="white"/>
        </w:rPr>
        <w:t>4</w:t>
      </w:r>
      <w:r w:rsidR="00F93BA7" w:rsidRPr="00F93BA7">
        <w:rPr>
          <w:highlight w:val="white"/>
        </w:rPr>
        <w:t>.2. Esőcseppek fizikai jellemzői</w:t>
      </w:r>
      <w:bookmarkEnd w:id="49"/>
      <w:bookmarkEnd w:id="50"/>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w:t>
      </w:r>
      <w:proofErr w:type="spellStart"/>
      <w:r w:rsidRPr="00F93BA7">
        <w:rPr>
          <w:highlight w:val="white"/>
        </w:rPr>
        <w:t>szferoid</w:t>
      </w:r>
      <w:proofErr w:type="spellEnd"/>
      <w:r w:rsidRPr="00F93BA7">
        <w:rPr>
          <w:highlight w:val="white"/>
        </w:rPr>
        <w:t xml:space="preserve"> felé tendál. </w:t>
      </w:r>
      <w:r w:rsidR="00CF1299">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CF1299">
        <w:rPr>
          <w:highlight w:val="white"/>
        </w:rPr>
        <w:fldChar w:fldCharType="separate"/>
      </w:r>
      <w:r w:rsidR="00BA0FBB" w:rsidRPr="00BA0FBB">
        <w:rPr>
          <w:noProof/>
          <w:highlight w:val="white"/>
        </w:rPr>
        <w:t>[13]</w:t>
      </w:r>
      <w:r w:rsidR="00CF1299">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CF1299">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CF1299">
        <w:rPr>
          <w:highlight w:val="white"/>
        </w:rPr>
        <w:fldChar w:fldCharType="separate"/>
      </w:r>
      <w:r w:rsidR="00BA0FBB" w:rsidRPr="00BA0FBB">
        <w:rPr>
          <w:noProof/>
          <w:highlight w:val="white"/>
        </w:rPr>
        <w:t>[14]</w:t>
      </w:r>
      <w:r w:rsidR="00CF1299">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2732702" cy="1917590"/>
                    </a:xfrm>
                    <a:prstGeom prst="rect">
                      <a:avLst/>
                    </a:prstGeom>
                  </pic:spPr>
                </pic:pic>
              </a:graphicData>
            </a:graphic>
          </wp:inline>
        </w:drawing>
      </w:r>
    </w:p>
    <w:p w:rsidR="004F0315" w:rsidRPr="00F93BA7" w:rsidRDefault="00CF1299"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xml:space="preserve">, így minden szempontot figyelembe kell vennünk detektáláskor. </w:t>
      </w:r>
      <w:proofErr w:type="spellStart"/>
      <w:r w:rsidRPr="00F93BA7">
        <w:rPr>
          <w:highlight w:val="white"/>
        </w:rPr>
        <w:t>Éldetektáló</w:t>
      </w:r>
      <w:proofErr w:type="spellEnd"/>
      <w:r w:rsidRPr="00F93BA7">
        <w:rPr>
          <w:highlight w:val="white"/>
        </w:rPr>
        <w:t xml:space="preserve"> algoritmusunk remekül alkalmazható azon esetekre, amikor a cseppek élesen elkülönülnek a </w:t>
      </w:r>
      <w:proofErr w:type="spellStart"/>
      <w:r w:rsidRPr="00F93BA7">
        <w:rPr>
          <w:highlight w:val="white"/>
        </w:rPr>
        <w:t>háttértól</w:t>
      </w:r>
      <w:proofErr w:type="spellEnd"/>
      <w:r w:rsidRPr="00F93BA7">
        <w:rPr>
          <w:highlight w:val="white"/>
        </w:rPr>
        <w:t>,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51" w:name="h.woy372w68p6g" w:colFirst="0" w:colLast="0"/>
      <w:bookmarkStart w:id="52" w:name="_Toc385287736"/>
      <w:bookmarkStart w:id="53" w:name="_Toc385409440"/>
      <w:bookmarkEnd w:id="51"/>
      <w:r>
        <w:rPr>
          <w:highlight w:val="white"/>
        </w:rPr>
        <w:t>4</w:t>
      </w:r>
      <w:r w:rsidR="00F93BA7" w:rsidRPr="00F93BA7">
        <w:rPr>
          <w:highlight w:val="white"/>
        </w:rPr>
        <w:t xml:space="preserve">.3. </w:t>
      </w:r>
      <w:r w:rsidR="00F93BA7" w:rsidRPr="00F93BA7">
        <w:t>Lehetőségek eső detektálására</w:t>
      </w:r>
      <w:bookmarkEnd w:id="52"/>
      <w:bookmarkEnd w:id="53"/>
    </w:p>
    <w:p w:rsidR="00F93BA7" w:rsidRPr="00F93BA7" w:rsidRDefault="003B7556" w:rsidP="00C65D87">
      <w:pPr>
        <w:pStyle w:val="Cmsor3"/>
      </w:pPr>
      <w:bookmarkStart w:id="54" w:name="h.z33egx7lasbn" w:colFirst="0" w:colLast="0"/>
      <w:bookmarkStart w:id="55" w:name="_Toc385287737"/>
      <w:bookmarkStart w:id="56" w:name="_Toc385409441"/>
      <w:bookmarkEnd w:id="54"/>
      <w:r>
        <w:rPr>
          <w:highlight w:val="white"/>
        </w:rPr>
        <w:t>4</w:t>
      </w:r>
      <w:r w:rsidR="00F93BA7" w:rsidRPr="00F93BA7">
        <w:rPr>
          <w:highlight w:val="white"/>
        </w:rPr>
        <w:t>.3.1. Esővonalak detektálása hisztogram vizsgálattal mozgókép sorozaton</w:t>
      </w:r>
      <w:bookmarkEnd w:id="55"/>
      <w:bookmarkEnd w:id="56"/>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CF1299">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CF1299">
        <w:rPr>
          <w:highlight w:val="white"/>
        </w:rPr>
        <w:fldChar w:fldCharType="separate"/>
      </w:r>
      <w:r w:rsidR="00BA0FBB" w:rsidRPr="00BA0FBB">
        <w:rPr>
          <w:noProof/>
          <w:highlight w:val="white"/>
        </w:rPr>
        <w:t>[15]</w:t>
      </w:r>
      <w:r w:rsidR="00CF1299">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w:t>
      </w:r>
      <w:proofErr w:type="spellStart"/>
      <w:r w:rsidRPr="00F93BA7">
        <w:rPr>
          <w:highlight w:val="white"/>
        </w:rPr>
        <w:t>-es</w:t>
      </w:r>
      <w:proofErr w:type="spellEnd"/>
      <w:r w:rsidRPr="00F93BA7">
        <w:rPr>
          <w:highlight w:val="white"/>
        </w:rPr>
        <w:t xml:space="preserve">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CF1299">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CF1299">
        <w:rPr>
          <w:highlight w:val="white"/>
        </w:rPr>
        <w:fldChar w:fldCharType="separate"/>
      </w:r>
      <w:r w:rsidR="00BA0FBB" w:rsidRPr="00BA0FBB">
        <w:rPr>
          <w:noProof/>
          <w:highlight w:val="white"/>
        </w:rPr>
        <w:t>[15]</w:t>
      </w:r>
      <w:r w:rsidR="00CF1299">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CF1299">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CF1299">
        <w:rPr>
          <w:highlight w:val="white"/>
        </w:rPr>
        <w:fldChar w:fldCharType="separate"/>
      </w:r>
      <w:r w:rsidR="00BA0FBB" w:rsidRPr="00BA0FBB">
        <w:rPr>
          <w:noProof/>
          <w:highlight w:val="white"/>
        </w:rPr>
        <w:t>[15]</w:t>
      </w:r>
      <w:r w:rsidR="00CF1299">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756550" cy="2283067"/>
                    </a:xfrm>
                    <a:prstGeom prst="rect">
                      <a:avLst/>
                    </a:prstGeom>
                  </pic:spPr>
                </pic:pic>
              </a:graphicData>
            </a:graphic>
          </wp:inline>
        </w:drawing>
      </w:r>
    </w:p>
    <w:p w:rsidR="00480705" w:rsidRPr="00480705" w:rsidRDefault="00CF1299"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 xml:space="preserve">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w:t>
      </w:r>
      <w:proofErr w:type="spellStart"/>
      <w:r w:rsidRPr="00F93BA7">
        <w:rPr>
          <w:highlight w:val="white"/>
        </w:rPr>
        <w:t>búrán</w:t>
      </w:r>
      <w:proofErr w:type="spellEnd"/>
      <w:r w:rsidRPr="00F93BA7">
        <w:rPr>
          <w:highlight w:val="white"/>
        </w:rPr>
        <w:t xml:space="preserve"> megmaradt esőcseppek.</w:t>
      </w:r>
    </w:p>
    <w:p w:rsidR="00F93BA7" w:rsidRPr="00F93BA7" w:rsidRDefault="003B7556" w:rsidP="00C65D87">
      <w:pPr>
        <w:pStyle w:val="Cmsor3"/>
      </w:pPr>
      <w:bookmarkStart w:id="57" w:name="h.bi29lsnla3zl" w:colFirst="0" w:colLast="0"/>
      <w:bookmarkStart w:id="58" w:name="_Toc385287738"/>
      <w:bookmarkStart w:id="59" w:name="_Toc385409442"/>
      <w:bookmarkEnd w:id="57"/>
      <w:r>
        <w:rPr>
          <w:highlight w:val="white"/>
        </w:rPr>
        <w:t>4</w:t>
      </w:r>
      <w:r w:rsidR="00F93BA7" w:rsidRPr="00F93BA7">
        <w:rPr>
          <w:highlight w:val="white"/>
        </w:rPr>
        <w:t>.3.2. Esőcseppek felismerése gépjármű szélvédőjén</w:t>
      </w:r>
      <w:bookmarkEnd w:id="58"/>
      <w:bookmarkEnd w:id="59"/>
    </w:p>
    <w:p w:rsidR="00F93BA7" w:rsidRPr="00F93BA7" w:rsidRDefault="00F93BA7" w:rsidP="00C65D87">
      <w:r w:rsidRPr="00F93BA7">
        <w:rPr>
          <w:highlight w:val="white"/>
        </w:rPr>
        <w:t xml:space="preserve">Egy másik megközelítés az, ha az esőcseppeket keressük az adott képeken. Mivel egy átlagos kamera, </w:t>
      </w:r>
      <w:proofErr w:type="spellStart"/>
      <w:r w:rsidRPr="00F93BA7">
        <w:rPr>
          <w:highlight w:val="white"/>
        </w:rPr>
        <w:t>webkamera</w:t>
      </w:r>
      <w:proofErr w:type="spellEnd"/>
      <w:r w:rsidRPr="00F93BA7">
        <w:rPr>
          <w:highlight w:val="white"/>
        </w:rPr>
        <w:t xml:space="preserve">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CF1299">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CF1299">
        <w:rPr>
          <w:highlight w:val="white"/>
        </w:rPr>
        <w:fldChar w:fldCharType="separate"/>
      </w:r>
      <w:r w:rsidR="00BA0FBB" w:rsidRPr="00BA0FBB">
        <w:rPr>
          <w:noProof/>
          <w:highlight w:val="white"/>
        </w:rPr>
        <w:t>[14]</w:t>
      </w:r>
      <w:r w:rsidR="00CF1299">
        <w:rPr>
          <w:highlight w:val="white"/>
        </w:rPr>
        <w:fldChar w:fldCharType="end"/>
      </w:r>
      <w:r w:rsidRPr="00F93BA7">
        <w:rPr>
          <w:highlight w:val="white"/>
        </w:rPr>
        <w:t xml:space="preserve">, </w:t>
      </w:r>
      <w:r w:rsidR="00CF1299">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CF1299">
        <w:rPr>
          <w:highlight w:val="white"/>
        </w:rPr>
        <w:fldChar w:fldCharType="separate"/>
      </w:r>
      <w:r w:rsidR="00BA0FBB" w:rsidRPr="00BA0FBB">
        <w:rPr>
          <w:noProof/>
          <w:highlight w:val="white"/>
        </w:rPr>
        <w:t>[16]</w:t>
      </w:r>
      <w:r w:rsidR="00CF1299">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CF1299"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60" w:name="h.7q7g54gaz88" w:colFirst="0" w:colLast="0"/>
      <w:bookmarkStart w:id="61" w:name="_Toc385287739"/>
      <w:bookmarkStart w:id="62" w:name="_Toc385409443"/>
      <w:bookmarkEnd w:id="60"/>
      <w:r>
        <w:rPr>
          <w:highlight w:val="white"/>
        </w:rPr>
        <w:t>4</w:t>
      </w:r>
      <w:r w:rsidR="00F93BA7" w:rsidRPr="00F93BA7">
        <w:rPr>
          <w:highlight w:val="white"/>
        </w:rPr>
        <w:t xml:space="preserve">.4. Esőcseppek detektálásának folyamata </w:t>
      </w:r>
      <w:proofErr w:type="spellStart"/>
      <w:r w:rsidR="00F93BA7" w:rsidRPr="00F93BA7">
        <w:rPr>
          <w:highlight w:val="white"/>
        </w:rPr>
        <w:t>üvegbúrán</w:t>
      </w:r>
      <w:bookmarkEnd w:id="61"/>
      <w:bookmarkEnd w:id="62"/>
      <w:proofErr w:type="spellEnd"/>
    </w:p>
    <w:p w:rsidR="00F93BA7" w:rsidRPr="00F93BA7" w:rsidRDefault="003B7556" w:rsidP="00C65D87">
      <w:pPr>
        <w:pStyle w:val="Cmsor3"/>
      </w:pPr>
      <w:bookmarkStart w:id="63" w:name="h.ncbfv9mtshmb" w:colFirst="0" w:colLast="0"/>
      <w:bookmarkStart w:id="64" w:name="_Toc385287740"/>
      <w:bookmarkStart w:id="65" w:name="_Toc385409444"/>
      <w:bookmarkEnd w:id="63"/>
      <w:r>
        <w:rPr>
          <w:highlight w:val="white"/>
        </w:rPr>
        <w:t>4</w:t>
      </w:r>
      <w:r w:rsidR="00F93BA7" w:rsidRPr="00F93BA7">
        <w:rPr>
          <w:highlight w:val="white"/>
        </w:rPr>
        <w:t xml:space="preserve">.4.1. </w:t>
      </w:r>
      <w:proofErr w:type="spellStart"/>
      <w:r w:rsidR="00F93BA7" w:rsidRPr="00F93BA7">
        <w:rPr>
          <w:highlight w:val="white"/>
        </w:rPr>
        <w:t>Előfeldolgozás</w:t>
      </w:r>
      <w:proofErr w:type="spellEnd"/>
      <w:r w:rsidR="00F93BA7" w:rsidRPr="00F93BA7">
        <w:rPr>
          <w:highlight w:val="white"/>
        </w:rPr>
        <w:t xml:space="preserve"> a jól elkülöníthető cseppek detektálásához</w:t>
      </w:r>
      <w:bookmarkEnd w:id="64"/>
      <w:bookmarkEnd w:id="65"/>
    </w:p>
    <w:p w:rsidR="00EA79D1" w:rsidRDefault="00F93BA7" w:rsidP="006B39E2">
      <w:pPr>
        <w:rPr>
          <w:highlight w:val="white"/>
        </w:rPr>
      </w:pPr>
      <w:r w:rsidRPr="00F93BA7">
        <w:rPr>
          <w:highlight w:val="white"/>
        </w:rPr>
        <w:t xml:space="preserve">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w:t>
      </w:r>
      <w:proofErr w:type="spellStart"/>
      <w:r w:rsidRPr="00F93BA7">
        <w:rPr>
          <w:highlight w:val="white"/>
        </w:rPr>
        <w:t>előfeldolgozási</w:t>
      </w:r>
      <w:proofErr w:type="spellEnd"/>
      <w:r w:rsidRPr="00F93BA7">
        <w:rPr>
          <w:highlight w:val="white"/>
        </w:rPr>
        <w:t xml:space="preserve">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 xml:space="preserve">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w:t>
      </w:r>
      <w:proofErr w:type="spellStart"/>
      <w:r w:rsidRPr="00F93BA7">
        <w:rPr>
          <w:highlight w:val="white"/>
        </w:rPr>
        <w:t>éldetektálást</w:t>
      </w:r>
      <w:proofErr w:type="spellEnd"/>
      <w:r w:rsidRPr="00F93BA7">
        <w:rPr>
          <w:highlight w:val="white"/>
        </w:rPr>
        <w: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CF1299">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CF1299">
        <w:rPr>
          <w:highlight w:val="white"/>
        </w:rPr>
        <w:fldChar w:fldCharType="separate"/>
      </w:r>
      <w:r w:rsidR="00BA0FBB" w:rsidRPr="00BA0FBB">
        <w:rPr>
          <w:noProof/>
          <w:highlight w:val="white"/>
        </w:rPr>
        <w:t>[17]</w:t>
      </w:r>
      <w:r w:rsidR="00CF1299">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CF1299"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xml:space="preserve">. ábra - </w:t>
      </w:r>
      <w:proofErr w:type="spellStart"/>
      <w:r w:rsidR="001F51F8">
        <w:t>Éldetektálással</w:t>
      </w:r>
      <w:proofErr w:type="spellEnd"/>
      <w:r w:rsidR="001F51F8">
        <w:t xml:space="preserve"> végzett esőcsepp detektálás </w:t>
      </w:r>
      <w:proofErr w:type="spellStart"/>
      <w:r w:rsidR="001F51F8">
        <w:t>előfeldolgozásának</w:t>
      </w:r>
      <w:proofErr w:type="spellEnd"/>
      <w:r w:rsidR="001F51F8">
        <w:t xml:space="preserve"> az eredménye.</w:t>
      </w:r>
    </w:p>
    <w:p w:rsidR="00F93BA7" w:rsidRPr="00F93BA7" w:rsidRDefault="00F93BA7" w:rsidP="00C65D87">
      <w:r w:rsidRPr="00F93BA7">
        <w:rPr>
          <w:highlight w:val="white"/>
        </w:rPr>
        <w:lastRenderedPageBreak/>
        <w:t xml:space="preserve">Nincs más hátra, mint a kiemelt éleket egy megfelelő módszerrel kiválogatni, majd erősségük szerint osztályozni őket. A </w:t>
      </w:r>
      <w:proofErr w:type="spellStart"/>
      <w:r w:rsidRPr="00F93BA7">
        <w:rPr>
          <w:highlight w:val="white"/>
        </w:rPr>
        <w:t>Canny-féle</w:t>
      </w:r>
      <w:proofErr w:type="spellEnd"/>
      <w:r w:rsidRPr="00F93BA7">
        <w:rPr>
          <w:highlight w:val="white"/>
        </w:rPr>
        <w:t xml:space="preserve"> </w:t>
      </w:r>
      <w:proofErr w:type="spellStart"/>
      <w:r w:rsidRPr="00F93BA7">
        <w:rPr>
          <w:highlight w:val="white"/>
        </w:rPr>
        <w:t>éldetektálás</w:t>
      </w:r>
      <w:proofErr w:type="spellEnd"/>
      <w:r w:rsidRPr="00F93BA7">
        <w:rPr>
          <w:highlight w:val="white"/>
        </w:rPr>
        <w:t xml:space="preserve"> megfelelőnek tűnik, paraméterektől függően képes az </w:t>
      </w:r>
      <w:proofErr w:type="spellStart"/>
      <w:r w:rsidRPr="00F93BA7">
        <w:rPr>
          <w:highlight w:val="white"/>
        </w:rPr>
        <w:t>az</w:t>
      </w:r>
      <w:proofErr w:type="spellEnd"/>
      <w:r w:rsidRPr="00F93BA7">
        <w:rPr>
          <w:highlight w:val="white"/>
        </w:rPr>
        <w:t xml:space="preserve">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66" w:name="h.kf3w8d5fs6ty" w:colFirst="0" w:colLast="0"/>
      <w:bookmarkStart w:id="67" w:name="_Toc385287741"/>
      <w:bookmarkStart w:id="68" w:name="_Toc385409445"/>
      <w:bookmarkEnd w:id="66"/>
      <w:r>
        <w:rPr>
          <w:highlight w:val="white"/>
        </w:rPr>
        <w:t>4</w:t>
      </w:r>
      <w:r w:rsidR="00F93BA7" w:rsidRPr="00F93BA7">
        <w:rPr>
          <w:highlight w:val="white"/>
        </w:rPr>
        <w:t xml:space="preserve">.4.2. </w:t>
      </w:r>
      <w:proofErr w:type="spellStart"/>
      <w:r w:rsidR="00F93BA7" w:rsidRPr="00F93BA7">
        <w:rPr>
          <w:highlight w:val="white"/>
        </w:rPr>
        <w:t>Előfeldolgozás</w:t>
      </w:r>
      <w:proofErr w:type="spellEnd"/>
      <w:r w:rsidR="00F93BA7" w:rsidRPr="00F93BA7">
        <w:rPr>
          <w:highlight w:val="white"/>
        </w:rPr>
        <w:t xml:space="preserve"> </w:t>
      </w:r>
      <w:bookmarkEnd w:id="67"/>
      <w:r w:rsidR="004B1327">
        <w:t>morfológiai műveletek alkalmazásával</w:t>
      </w:r>
      <w:bookmarkEnd w:id="68"/>
    </w:p>
    <w:p w:rsidR="00F93BA7" w:rsidRPr="00F93BA7" w:rsidRDefault="00F93BA7" w:rsidP="00C65D87">
      <w:r w:rsidRPr="00F93BA7">
        <w:rPr>
          <w:highlight w:val="white"/>
        </w:rPr>
        <w:t xml:space="preserve">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w:t>
      </w:r>
      <w:proofErr w:type="spellStart"/>
      <w:r w:rsidRPr="00F93BA7">
        <w:rPr>
          <w:highlight w:val="white"/>
        </w:rPr>
        <w:t>előfeldolgozási</w:t>
      </w:r>
      <w:proofErr w:type="spellEnd"/>
      <w:r w:rsidRPr="00F93BA7">
        <w:rPr>
          <w:highlight w:val="white"/>
        </w:rPr>
        <w:t xml:space="preserve"> algoritmus által előkészített képen nem kivehető az összes esőcsepp. Legjobb megoldás, ha egy hibrid algoritmust használunk, mely részben elvégzi a fent említett képen a </w:t>
      </w:r>
      <w:proofErr w:type="spellStart"/>
      <w:r w:rsidRPr="00F93BA7">
        <w:rPr>
          <w:highlight w:val="white"/>
        </w:rPr>
        <w:t>blob-detektálást</w:t>
      </w:r>
      <w:proofErr w:type="spellEnd"/>
      <w:r w:rsidRPr="00F93BA7">
        <w:rPr>
          <w:highlight w:val="white"/>
        </w:rPr>
        <w: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CF1299">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CF1299">
        <w:fldChar w:fldCharType="separate"/>
      </w:r>
      <w:r w:rsidR="00BA0FBB" w:rsidRPr="00BA0FBB">
        <w:rPr>
          <w:noProof/>
        </w:rPr>
        <w:t>[17]</w:t>
      </w:r>
      <w:r w:rsidR="00CF1299">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CF1299">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CF1299">
        <w:fldChar w:fldCharType="separate"/>
      </w:r>
      <w:r w:rsidR="00BA0FBB" w:rsidRPr="00BA0FBB">
        <w:rPr>
          <w:noProof/>
        </w:rPr>
        <w:t>[18]</w:t>
      </w:r>
      <w:r w:rsidR="00CF1299">
        <w:fldChar w:fldCharType="end"/>
      </w:r>
    </w:p>
    <w:p w:rsidR="00F93BA7" w:rsidRPr="00F93BA7" w:rsidRDefault="003B7556" w:rsidP="00C65D87">
      <w:pPr>
        <w:pStyle w:val="Cmsor3"/>
      </w:pPr>
      <w:bookmarkStart w:id="69" w:name="h.ga36gfdvy0qj" w:colFirst="0" w:colLast="0"/>
      <w:bookmarkStart w:id="70" w:name="_Toc385287742"/>
      <w:bookmarkStart w:id="71" w:name="_Toc385409446"/>
      <w:bookmarkEnd w:id="69"/>
      <w:r>
        <w:rPr>
          <w:highlight w:val="white"/>
        </w:rPr>
        <w:t>4</w:t>
      </w:r>
      <w:r w:rsidR="00F93BA7" w:rsidRPr="00F93BA7">
        <w:rPr>
          <w:highlight w:val="white"/>
        </w:rPr>
        <w:t>.4.3. Esőcseppek felismerése hibrid szegmentáló algoritmussal</w:t>
      </w:r>
      <w:bookmarkEnd w:id="70"/>
      <w:bookmarkEnd w:id="71"/>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CF1299"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xml:space="preserve">. ábra - Morfológiai műveletekkel végzett esőcsepp detektálás </w:t>
      </w:r>
      <w:proofErr w:type="spellStart"/>
      <w:r w:rsidR="001F51F8">
        <w:t>előfeldolgozásának</w:t>
      </w:r>
      <w:proofErr w:type="spellEnd"/>
      <w:r w:rsidR="001F51F8">
        <w:t xml:space="preserve">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w:t>
      </w:r>
      <w:proofErr w:type="spellStart"/>
      <w:r w:rsidR="007C4B85">
        <w:rPr>
          <w:highlight w:val="white"/>
        </w:rPr>
        <w:t>blob-detektálást</w:t>
      </w:r>
      <w:proofErr w:type="spellEnd"/>
      <w:r w:rsidR="007C4B85">
        <w:rPr>
          <w:highlight w:val="white"/>
        </w:rPr>
        <w:t xml:space="preserve">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w:t>
      </w:r>
      <w:proofErr w:type="spellStart"/>
      <w:r w:rsidRPr="00F93BA7">
        <w:rPr>
          <w:highlight w:val="white"/>
        </w:rPr>
        <w:t>éldetektáló</w:t>
      </w:r>
      <w:proofErr w:type="spellEnd"/>
      <w:r w:rsidRPr="00F93BA7">
        <w:rPr>
          <w:highlight w:val="white"/>
        </w:rPr>
        <w:t xml:space="preserve">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 xml:space="preserve">A megtalált elemek unióját véve, majd a fentebb leírt méretbeli szabályok alkalmazásával szűrt objektumok lesznek az új hibrid algoritmusunk detektálásának eredménye. Így elértük azt, hogy ha egy csepp az </w:t>
      </w:r>
      <w:proofErr w:type="spellStart"/>
      <w:r w:rsidR="007C4B85">
        <w:t>éldetektálós</w:t>
      </w:r>
      <w:proofErr w:type="spellEnd"/>
      <w:r w:rsidR="007C4B85">
        <w:t xml:space="preserve">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72" w:name="h.nfx6xlazlqp" w:colFirst="0" w:colLast="0"/>
      <w:bookmarkStart w:id="73" w:name="_Toc385287743"/>
      <w:bookmarkStart w:id="74" w:name="_Toc385409447"/>
      <w:bookmarkEnd w:id="72"/>
      <w:r>
        <w:rPr>
          <w:highlight w:val="white"/>
        </w:rPr>
        <w:t>4</w:t>
      </w:r>
      <w:r w:rsidR="00F93BA7" w:rsidRPr="00F93BA7">
        <w:rPr>
          <w:highlight w:val="white"/>
        </w:rPr>
        <w:t>.5. Kezdeti és befejeződési időpont becslése</w:t>
      </w:r>
      <w:bookmarkEnd w:id="73"/>
      <w:bookmarkEnd w:id="74"/>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1013548" cy="487722"/>
                    </a:xfrm>
                    <a:prstGeom prst="rect">
                      <a:avLst/>
                    </a:prstGeom>
                  </pic:spPr>
                </pic:pic>
              </a:graphicData>
            </a:graphic>
          </wp:inline>
        </w:drawing>
      </w:r>
    </w:p>
    <w:p w:rsidR="005F25E6" w:rsidRDefault="00CF1299"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75" w:name="_Toc385409448"/>
      <w:r>
        <w:t>4.6. Elért eredmények</w:t>
      </w:r>
      <w:bookmarkEnd w:id="75"/>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 xml:space="preserve">és a </w:t>
      </w:r>
      <w:proofErr w:type="spellStart"/>
      <w:r w:rsidR="00C303A3">
        <w:t>kab-hegyi</w:t>
      </w:r>
      <w:proofErr w:type="spellEnd"/>
      <w:r w:rsidR="00C303A3">
        <w:t xml:space="preserve">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CF1299"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76" w:name="h.un879yelueqm" w:colFirst="0" w:colLast="0"/>
      <w:bookmarkEnd w:id="76"/>
      <w:r w:rsidR="00F93BA7">
        <w:rPr>
          <w:color w:val="000000"/>
          <w:szCs w:val="22"/>
        </w:rPr>
        <w:br w:type="page"/>
      </w:r>
    </w:p>
    <w:p w:rsidR="00F2142D" w:rsidRDefault="003B7556" w:rsidP="00DB05F9">
      <w:pPr>
        <w:pStyle w:val="Cmsor1"/>
        <w:rPr>
          <w:color w:val="000000" w:themeColor="text1"/>
        </w:rPr>
      </w:pPr>
      <w:bookmarkStart w:id="77" w:name="_Toc385287745"/>
      <w:bookmarkStart w:id="78" w:name="_Toc385409449"/>
      <w:r>
        <w:rPr>
          <w:color w:val="000000" w:themeColor="text1"/>
        </w:rPr>
        <w:lastRenderedPageBreak/>
        <w:t>5</w:t>
      </w:r>
      <w:r w:rsidR="00F2142D" w:rsidRPr="00E05D93">
        <w:rPr>
          <w:color w:val="000000" w:themeColor="text1"/>
        </w:rPr>
        <w:t xml:space="preserve">. </w:t>
      </w:r>
      <w:bookmarkEnd w:id="44"/>
      <w:r w:rsidR="00E57EF8">
        <w:rPr>
          <w:color w:val="000000" w:themeColor="text1"/>
        </w:rPr>
        <w:t>Összegzés</w:t>
      </w:r>
      <w:bookmarkEnd w:id="77"/>
      <w:bookmarkEnd w:id="78"/>
    </w:p>
    <w:p w:rsidR="003B342E" w:rsidRPr="00C65D87" w:rsidRDefault="003B7556" w:rsidP="00C65D87">
      <w:pPr>
        <w:pStyle w:val="Cmsor2"/>
        <w:rPr>
          <w:rStyle w:val="Kiemels2"/>
          <w:b/>
          <w:bCs w:val="0"/>
        </w:rPr>
      </w:pPr>
      <w:bookmarkStart w:id="79" w:name="_Toc385287746"/>
      <w:bookmarkStart w:id="80" w:name="_Toc385409450"/>
      <w:r>
        <w:rPr>
          <w:rStyle w:val="Kiemels2"/>
          <w:b/>
          <w:bCs w:val="0"/>
        </w:rPr>
        <w:t>5</w:t>
      </w:r>
      <w:r w:rsidR="00C92126" w:rsidRPr="00C65D87">
        <w:rPr>
          <w:rStyle w:val="Kiemels2"/>
          <w:b/>
          <w:bCs w:val="0"/>
        </w:rPr>
        <w:t>.1. Elért eredmények</w:t>
      </w:r>
      <w:bookmarkEnd w:id="79"/>
      <w:bookmarkEnd w:id="80"/>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81" w:name="_Toc385287747"/>
      <w:bookmarkStart w:id="82" w:name="_Toc385409451"/>
      <w:r>
        <w:rPr>
          <w:rStyle w:val="Kiemels2"/>
          <w:b/>
          <w:bCs w:val="0"/>
        </w:rPr>
        <w:t>5</w:t>
      </w:r>
      <w:r w:rsidR="00C92126" w:rsidRPr="00C65D87">
        <w:rPr>
          <w:rStyle w:val="Kiemels2"/>
          <w:b/>
          <w:bCs w:val="0"/>
        </w:rPr>
        <w:t>.2. Továbbfejlesztési lehetőségek</w:t>
      </w:r>
      <w:bookmarkEnd w:id="81"/>
      <w:bookmarkEnd w:id="82"/>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83" w:name="_Toc385409452"/>
      <w:r>
        <w:lastRenderedPageBreak/>
        <w:t>Irodalomjegyzék</w:t>
      </w:r>
      <w:bookmarkEnd w:id="83"/>
    </w:p>
    <w:p w:rsidR="00BA0FBB" w:rsidRPr="00BA0FBB" w:rsidRDefault="00CF1299">
      <w:pPr>
        <w:pStyle w:val="NormlWeb"/>
        <w:ind w:left="640" w:hanging="640"/>
        <w:divId w:val="1087536698"/>
        <w:rPr>
          <w:noProof/>
        </w:rPr>
      </w:pPr>
      <w:r w:rsidRPr="00CF1299">
        <w:fldChar w:fldCharType="begin" w:fldLock="1"/>
      </w:r>
      <w:r w:rsidR="003B7ECE">
        <w:instrText xml:space="preserve">ADDIN Mendeley Bibliography CSL_BIBLIOGRAPHY </w:instrText>
      </w:r>
      <w:r w:rsidRPr="00CF1299">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CF1299" w:rsidP="00624066">
      <w:r>
        <w:fldChar w:fldCharType="end"/>
      </w:r>
    </w:p>
    <w:sectPr w:rsidR="00624066" w:rsidRPr="00E05D93" w:rsidSect="001D5611">
      <w:headerReference w:type="default" r:id="rId40"/>
      <w:footerReference w:type="default" r:id="rId41"/>
      <w:footerReference w:type="first" r:id="rId42"/>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54A2" w:rsidRDefault="003954A2" w:rsidP="00357439">
      <w:r>
        <w:separator/>
      </w:r>
    </w:p>
  </w:endnote>
  <w:endnote w:type="continuationSeparator" w:id="0">
    <w:p w:rsidR="003954A2" w:rsidRDefault="003954A2"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Default="000D3495" w:rsidP="0094134C">
    <w:pPr>
      <w:pStyle w:val="llb"/>
      <w:pBdr>
        <w:top w:val="single" w:sz="4" w:space="1" w:color="auto"/>
      </w:pBdr>
      <w:jc w:val="center"/>
    </w:pPr>
    <w:fldSimple w:instr="PAGE   \* MERGEFORMAT">
      <w:r w:rsidR="00AA3D03">
        <w:rPr>
          <w:noProof/>
        </w:rPr>
        <w:t>22</w:t>
      </w:r>
    </w:fldSimple>
    <w:r>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Default="000D3495" w:rsidP="001251E3">
    <w:pPr>
      <w:ind w:firstLine="0"/>
      <w:jc w:val="center"/>
      <w:rPr>
        <w:b/>
        <w:sz w:val="32"/>
      </w:rPr>
    </w:pPr>
    <w:r>
      <w:rPr>
        <w:b/>
        <w:sz w:val="32"/>
      </w:rPr>
      <w:t>Budapest, 2014.</w:t>
    </w:r>
  </w:p>
  <w:p w:rsidR="000D3495" w:rsidRDefault="000D3495">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54A2" w:rsidRDefault="003954A2" w:rsidP="00357439">
      <w:r>
        <w:separator/>
      </w:r>
    </w:p>
  </w:footnote>
  <w:footnote w:type="continuationSeparator" w:id="0">
    <w:p w:rsidR="003954A2" w:rsidRDefault="003954A2"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Pr="00E05D93" w:rsidRDefault="000D3495"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0D3495" w:rsidRPr="00E05D93" w:rsidRDefault="000D3495"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9"/>
  <w:hyphenationZone w:val="425"/>
  <w:characterSpacingControl w:val="doNotCompress"/>
  <w:hdrShapeDefaults>
    <o:shapedefaults v:ext="edit" spidmax="20482"/>
  </w:hdrShapeDefaults>
  <w:footnotePr>
    <w:footnote w:id="-1"/>
    <w:footnote w:id="0"/>
  </w:footnotePr>
  <w:endnotePr>
    <w:endnote w:id="-1"/>
    <w:endnote w:id="0"/>
  </w:endnotePr>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B2116"/>
    <w:rsid w:val="000B3313"/>
    <w:rsid w:val="000B45B3"/>
    <w:rsid w:val="000B467E"/>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F0DA8"/>
    <w:rsid w:val="000F129A"/>
    <w:rsid w:val="000F2933"/>
    <w:rsid w:val="000F568D"/>
    <w:rsid w:val="000F7444"/>
    <w:rsid w:val="001005F9"/>
    <w:rsid w:val="001013E0"/>
    <w:rsid w:val="00105BB3"/>
    <w:rsid w:val="00105C8B"/>
    <w:rsid w:val="00105FED"/>
    <w:rsid w:val="00106611"/>
    <w:rsid w:val="00106E29"/>
    <w:rsid w:val="00111928"/>
    <w:rsid w:val="001251E3"/>
    <w:rsid w:val="001266B5"/>
    <w:rsid w:val="0012676E"/>
    <w:rsid w:val="00130134"/>
    <w:rsid w:val="00131072"/>
    <w:rsid w:val="00131399"/>
    <w:rsid w:val="00137755"/>
    <w:rsid w:val="00141CDF"/>
    <w:rsid w:val="00153AAA"/>
    <w:rsid w:val="00153D4E"/>
    <w:rsid w:val="001550CC"/>
    <w:rsid w:val="0015528B"/>
    <w:rsid w:val="00156207"/>
    <w:rsid w:val="00157693"/>
    <w:rsid w:val="001606DF"/>
    <w:rsid w:val="001619D5"/>
    <w:rsid w:val="0017386B"/>
    <w:rsid w:val="001751F9"/>
    <w:rsid w:val="0017564B"/>
    <w:rsid w:val="001772C6"/>
    <w:rsid w:val="00180381"/>
    <w:rsid w:val="001830AC"/>
    <w:rsid w:val="001857FE"/>
    <w:rsid w:val="00185ED5"/>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6798"/>
    <w:rsid w:val="00276F54"/>
    <w:rsid w:val="00281784"/>
    <w:rsid w:val="002819FE"/>
    <w:rsid w:val="00281CE7"/>
    <w:rsid w:val="00284644"/>
    <w:rsid w:val="002862D9"/>
    <w:rsid w:val="002865EF"/>
    <w:rsid w:val="00291303"/>
    <w:rsid w:val="00292F27"/>
    <w:rsid w:val="00293CCA"/>
    <w:rsid w:val="00294B5A"/>
    <w:rsid w:val="00296D8F"/>
    <w:rsid w:val="002A38D5"/>
    <w:rsid w:val="002B1B02"/>
    <w:rsid w:val="002B1B08"/>
    <w:rsid w:val="002B2CD3"/>
    <w:rsid w:val="002B336C"/>
    <w:rsid w:val="002B5AB7"/>
    <w:rsid w:val="002B6AB3"/>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345C"/>
    <w:rsid w:val="003A48EF"/>
    <w:rsid w:val="003A74F1"/>
    <w:rsid w:val="003B2587"/>
    <w:rsid w:val="003B342E"/>
    <w:rsid w:val="003B4869"/>
    <w:rsid w:val="003B59CB"/>
    <w:rsid w:val="003B68FD"/>
    <w:rsid w:val="003B7556"/>
    <w:rsid w:val="003B7ECE"/>
    <w:rsid w:val="003C1DF3"/>
    <w:rsid w:val="003C55BD"/>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2A84"/>
    <w:rsid w:val="004E31E9"/>
    <w:rsid w:val="004E496D"/>
    <w:rsid w:val="004E4AA6"/>
    <w:rsid w:val="004E4F01"/>
    <w:rsid w:val="004F0315"/>
    <w:rsid w:val="004F20F4"/>
    <w:rsid w:val="004F4254"/>
    <w:rsid w:val="004F7627"/>
    <w:rsid w:val="005009F5"/>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DE6"/>
    <w:rsid w:val="00577C6D"/>
    <w:rsid w:val="00581B2E"/>
    <w:rsid w:val="005912D4"/>
    <w:rsid w:val="005921E1"/>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6A34"/>
    <w:rsid w:val="00686B6E"/>
    <w:rsid w:val="00690969"/>
    <w:rsid w:val="006921C8"/>
    <w:rsid w:val="00695185"/>
    <w:rsid w:val="006968AA"/>
    <w:rsid w:val="00696A73"/>
    <w:rsid w:val="0069758B"/>
    <w:rsid w:val="006A0DE4"/>
    <w:rsid w:val="006A28E3"/>
    <w:rsid w:val="006A4AD1"/>
    <w:rsid w:val="006A5A61"/>
    <w:rsid w:val="006A6AD9"/>
    <w:rsid w:val="006B30E1"/>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F8"/>
    <w:rsid w:val="006F7866"/>
    <w:rsid w:val="006F7B0B"/>
    <w:rsid w:val="007035C5"/>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B85"/>
    <w:rsid w:val="007C5FF1"/>
    <w:rsid w:val="007D0040"/>
    <w:rsid w:val="007D235B"/>
    <w:rsid w:val="007D52C9"/>
    <w:rsid w:val="007D6A35"/>
    <w:rsid w:val="007D6E2E"/>
    <w:rsid w:val="007D7141"/>
    <w:rsid w:val="007E0684"/>
    <w:rsid w:val="007E0CAB"/>
    <w:rsid w:val="007E14DE"/>
    <w:rsid w:val="007E4851"/>
    <w:rsid w:val="007E629C"/>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D7B"/>
    <w:rsid w:val="009E2056"/>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3842"/>
    <w:rsid w:val="00A4165B"/>
    <w:rsid w:val="00A42D2C"/>
    <w:rsid w:val="00A42FCB"/>
    <w:rsid w:val="00A4655F"/>
    <w:rsid w:val="00A51623"/>
    <w:rsid w:val="00A51D90"/>
    <w:rsid w:val="00A53C48"/>
    <w:rsid w:val="00A6404D"/>
    <w:rsid w:val="00A66775"/>
    <w:rsid w:val="00A66826"/>
    <w:rsid w:val="00A67812"/>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52F2"/>
    <w:rsid w:val="00B428DE"/>
    <w:rsid w:val="00B46903"/>
    <w:rsid w:val="00B479B5"/>
    <w:rsid w:val="00B534B5"/>
    <w:rsid w:val="00B546DA"/>
    <w:rsid w:val="00B57449"/>
    <w:rsid w:val="00B62B99"/>
    <w:rsid w:val="00B63C95"/>
    <w:rsid w:val="00B64BBE"/>
    <w:rsid w:val="00B7268F"/>
    <w:rsid w:val="00B73E9A"/>
    <w:rsid w:val="00B75BA3"/>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46645"/>
    <w:rsid w:val="00C52C6A"/>
    <w:rsid w:val="00C543E5"/>
    <w:rsid w:val="00C56B60"/>
    <w:rsid w:val="00C57E5E"/>
    <w:rsid w:val="00C6261E"/>
    <w:rsid w:val="00C64991"/>
    <w:rsid w:val="00C65D87"/>
    <w:rsid w:val="00C65F33"/>
    <w:rsid w:val="00C70597"/>
    <w:rsid w:val="00C71DC5"/>
    <w:rsid w:val="00C7794B"/>
    <w:rsid w:val="00C852DB"/>
    <w:rsid w:val="00C86572"/>
    <w:rsid w:val="00C9142B"/>
    <w:rsid w:val="00C92126"/>
    <w:rsid w:val="00C94DE8"/>
    <w:rsid w:val="00CA0C23"/>
    <w:rsid w:val="00CA2970"/>
    <w:rsid w:val="00CB58BF"/>
    <w:rsid w:val="00CB5907"/>
    <w:rsid w:val="00CB5E3F"/>
    <w:rsid w:val="00CC16FF"/>
    <w:rsid w:val="00CC3B7F"/>
    <w:rsid w:val="00CC5817"/>
    <w:rsid w:val="00CC6021"/>
    <w:rsid w:val="00CC7038"/>
    <w:rsid w:val="00CD065C"/>
    <w:rsid w:val="00CD12A8"/>
    <w:rsid w:val="00CD19C7"/>
    <w:rsid w:val="00CD1AF0"/>
    <w:rsid w:val="00CD731C"/>
    <w:rsid w:val="00CE0753"/>
    <w:rsid w:val="00CE44E8"/>
    <w:rsid w:val="00CE57B0"/>
    <w:rsid w:val="00CE7B37"/>
    <w:rsid w:val="00CF006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1244"/>
    <w:rsid w:val="00F2142D"/>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hu.wikipedia.org/wiki/Stratus" TargetMode="Externa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image" Target="media/image17.pn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png"/><Relationship Id="rId44" Type="http://schemas.openxmlformats.org/officeDocument/2006/relationships/theme" Target="theme/theme1.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184</c:v>
                </c:pt>
                <c:pt idx="2">
                  <c:v>0.76170000000000215</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6</c:v>
                </c:pt>
                <c:pt idx="2">
                  <c:v>0.23830000000000001</c:v>
                </c:pt>
              </c:numCache>
            </c:numRef>
          </c:val>
        </c:ser>
        <c:shape val="cylinder"/>
        <c:axId val="104175104"/>
        <c:axId val="104176640"/>
        <c:axId val="0"/>
      </c:bar3DChart>
      <c:catAx>
        <c:axId val="104175104"/>
        <c:scaling>
          <c:orientation val="minMax"/>
        </c:scaling>
        <c:axPos val="b"/>
        <c:numFmt formatCode="General" sourceLinked="0"/>
        <c:tickLblPos val="nextTo"/>
        <c:crossAx val="104176640"/>
        <c:crosses val="autoZero"/>
        <c:auto val="1"/>
        <c:lblAlgn val="ctr"/>
        <c:lblOffset val="100"/>
      </c:catAx>
      <c:valAx>
        <c:axId val="104176640"/>
        <c:scaling>
          <c:orientation val="minMax"/>
        </c:scaling>
        <c:axPos val="l"/>
        <c:majorGridlines/>
        <c:numFmt formatCode="0.00%" sourceLinked="1"/>
        <c:tickLblPos val="nextTo"/>
        <c:crossAx val="104175104"/>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19</c:v>
                </c:pt>
                <c:pt idx="2">
                  <c:v>0.86000000000000065</c:v>
                </c:pt>
                <c:pt idx="3">
                  <c:v>0.87000000000000166</c:v>
                </c:pt>
              </c:numCache>
            </c:numRef>
          </c:val>
        </c:ser>
        <c:marker val="1"/>
        <c:axId val="104481920"/>
        <c:axId val="104484224"/>
      </c:lineChart>
      <c:dateAx>
        <c:axId val="104481920"/>
        <c:scaling>
          <c:orientation val="minMax"/>
        </c:scaling>
        <c:axPos val="b"/>
        <c:numFmt formatCode="General" sourceLinked="1"/>
        <c:tickLblPos val="nextTo"/>
        <c:crossAx val="104484224"/>
        <c:crosses val="autoZero"/>
        <c:lblOffset val="100"/>
        <c:baseTimeUnit val="days"/>
      </c:dateAx>
      <c:valAx>
        <c:axId val="104484224"/>
        <c:scaling>
          <c:orientation val="minMax"/>
        </c:scaling>
        <c:axPos val="l"/>
        <c:majorGridlines/>
        <c:numFmt formatCode="0%" sourceLinked="1"/>
        <c:tickLblPos val="nextTo"/>
        <c:crossAx val="104481920"/>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2A7208E9-89BE-4D2C-9BC6-3E2631BFC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TotalTime>
  <Pages>34</Pages>
  <Words>16974</Words>
  <Characters>96758</Characters>
  <Application>Microsoft Office Word</Application>
  <DocSecurity>0</DocSecurity>
  <Lines>806</Lines>
  <Paragraphs>22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35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115</cp:revision>
  <cp:lastPrinted>2014-04-16T09:03:00Z</cp:lastPrinted>
  <dcterms:created xsi:type="dcterms:W3CDTF">2014-04-16T07:47:00Z</dcterms:created>
  <dcterms:modified xsi:type="dcterms:W3CDTF">2014-11-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